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E3DA3" w14:textId="30851846" w:rsidR="009857A2" w:rsidRDefault="00CD146F" w:rsidP="00610065">
      <w:pPr>
        <w:pStyle w:val="Heading1"/>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Hlk83367189"/>
      <w:r>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ron Redox Analysis of Silicate-based Minerals and Glasses Using </w:t>
      </w:r>
      <w:r w:rsidR="008D2C6A">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Synchrotron </w:t>
      </w:r>
      <w:r>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X-ray Absorption and </w:t>
      </w:r>
      <w:r w:rsidR="008D2C6A">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aboratory </w:t>
      </w:r>
      <w:r>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X-ray Emission Spectroscopy</w:t>
      </w:r>
    </w:p>
    <w:p w14:paraId="702C3992" w14:textId="17FD5E68" w:rsidR="00FD79BE" w:rsidRDefault="00FD79BE" w:rsidP="00610065">
      <w:pPr>
        <w:spacing w:after="0"/>
        <w:rPr>
          <w:vertAlign w:val="superscript"/>
        </w:rPr>
      </w:pPr>
    </w:p>
    <w:p w14:paraId="5FF36883" w14:textId="0424412D" w:rsidR="00FD79BE" w:rsidRPr="00FD79BE" w:rsidRDefault="00FD79BE" w:rsidP="00FD79BE">
      <w:r>
        <w:t xml:space="preserve">Evan P. </w:t>
      </w:r>
      <w:proofErr w:type="spellStart"/>
      <w:proofErr w:type="gramStart"/>
      <w:r>
        <w:t>Jahrman</w:t>
      </w:r>
      <w:r>
        <w:rPr>
          <w:vertAlign w:val="superscript"/>
        </w:rPr>
        <w:t>a,</w:t>
      </w:r>
      <w:r w:rsidR="00F90A9D">
        <w:rPr>
          <w:vertAlign w:val="superscript"/>
        </w:rPr>
        <w:t>c</w:t>
      </w:r>
      <w:proofErr w:type="spellEnd"/>
      <w:proofErr w:type="gramEnd"/>
      <w:r>
        <w:t xml:space="preserve">(*), Jamie L. </w:t>
      </w:r>
      <w:proofErr w:type="spellStart"/>
      <w:r>
        <w:t>Weaver</w:t>
      </w:r>
      <w:r>
        <w:rPr>
          <w:vertAlign w:val="superscript"/>
        </w:rPr>
        <w:t>a</w:t>
      </w:r>
      <w:proofErr w:type="spellEnd"/>
      <w:r w:rsidR="000E620C">
        <w:t>(</w:t>
      </w:r>
      <w:r w:rsidR="000E620C">
        <w:rPr>
          <w:rFonts w:cstheme="minorHAnsi"/>
        </w:rPr>
        <w:t>†</w:t>
      </w:r>
      <w:r w:rsidR="000E620C">
        <w:t>)</w:t>
      </w:r>
      <w:r>
        <w:t xml:space="preserve">, </w:t>
      </w:r>
      <w:r w:rsidR="00015784">
        <w:t xml:space="preserve">Niranjan </w:t>
      </w:r>
      <w:proofErr w:type="spellStart"/>
      <w:r w:rsidR="00015784">
        <w:t>Govind</w:t>
      </w:r>
      <w:r w:rsidR="00015784">
        <w:rPr>
          <w:vertAlign w:val="superscript"/>
        </w:rPr>
        <w:t>b</w:t>
      </w:r>
      <w:proofErr w:type="spellEnd"/>
      <w:r w:rsidR="00015784">
        <w:t xml:space="preserve">, </w:t>
      </w:r>
      <w:r>
        <w:t xml:space="preserve">Marko </w:t>
      </w:r>
      <w:proofErr w:type="spellStart"/>
      <w:r>
        <w:t>Perestjuk</w:t>
      </w:r>
      <w:r w:rsidR="00015784">
        <w:rPr>
          <w:vertAlign w:val="superscript"/>
        </w:rPr>
        <w:t>c</w:t>
      </w:r>
      <w:proofErr w:type="spellEnd"/>
      <w:r>
        <w:t xml:space="preserve">, and Gerald T. </w:t>
      </w:r>
      <w:proofErr w:type="spellStart"/>
      <w:r>
        <w:t>Seidler</w:t>
      </w:r>
      <w:r w:rsidR="00015784">
        <w:rPr>
          <w:vertAlign w:val="superscript"/>
        </w:rPr>
        <w:t>c</w:t>
      </w:r>
      <w:proofErr w:type="spellEnd"/>
    </w:p>
    <w:p w14:paraId="64749870" w14:textId="4974A3C3" w:rsidR="00610065" w:rsidRDefault="00017EEE" w:rsidP="00610065">
      <w:pPr>
        <w:spacing w:after="0"/>
      </w:pPr>
      <w:proofErr w:type="spellStart"/>
      <w:r>
        <w:rPr>
          <w:vertAlign w:val="superscript"/>
        </w:rPr>
        <w:t>a</w:t>
      </w:r>
      <w:r w:rsidR="00610065">
        <w:t>Material</w:t>
      </w:r>
      <w:proofErr w:type="spellEnd"/>
      <w:r w:rsidR="00610065">
        <w:t xml:space="preserve"> Measurement Laboratory, National Institute of Standards and Technology, Gaithersburg, MD 208</w:t>
      </w:r>
      <w:r w:rsidR="004005DD">
        <w:t>99</w:t>
      </w:r>
      <w:r w:rsidR="00610065">
        <w:t>, USA</w:t>
      </w:r>
    </w:p>
    <w:p w14:paraId="1ABB47F5" w14:textId="78F72A78" w:rsidR="00015784" w:rsidRPr="00015784" w:rsidRDefault="00015784" w:rsidP="00610065">
      <w:pPr>
        <w:spacing w:after="0"/>
      </w:pPr>
      <w:proofErr w:type="spellStart"/>
      <w:r w:rsidRPr="002E48E3">
        <w:rPr>
          <w:vertAlign w:val="superscript"/>
        </w:rPr>
        <w:t>b</w:t>
      </w:r>
      <w:r w:rsidR="00D30C8C" w:rsidRPr="002E48E3">
        <w:t>Physical</w:t>
      </w:r>
      <w:proofErr w:type="spellEnd"/>
      <w:r w:rsidR="00D30C8C" w:rsidRPr="002E48E3">
        <w:t xml:space="preserve"> and Computational Sciences Directorate</w:t>
      </w:r>
      <w:r w:rsidRPr="002E48E3">
        <w:t>, Pacific Northwest National Laboratory, Richland, WA 99354, USA</w:t>
      </w:r>
    </w:p>
    <w:p w14:paraId="73FD1552" w14:textId="78FAB029" w:rsidR="00015784" w:rsidRDefault="00015784" w:rsidP="00FD79BE">
      <w:pPr>
        <w:spacing w:after="0"/>
      </w:pPr>
      <w:proofErr w:type="spellStart"/>
      <w:r>
        <w:rPr>
          <w:vertAlign w:val="superscript"/>
        </w:rPr>
        <w:t>c</w:t>
      </w:r>
      <w:r w:rsidR="000B2E8E">
        <w:t>Physics</w:t>
      </w:r>
      <w:proofErr w:type="spellEnd"/>
      <w:r w:rsidR="000B2E8E">
        <w:t xml:space="preserve"> Department, University of Washington, Seattle, WA 98195, USA</w:t>
      </w:r>
    </w:p>
    <w:p w14:paraId="4FCD85F5" w14:textId="77777777" w:rsidR="00FD79BE" w:rsidRDefault="00FD79BE" w:rsidP="00FD79BE">
      <w:pPr>
        <w:spacing w:after="0"/>
      </w:pPr>
    </w:p>
    <w:p w14:paraId="0539CD55" w14:textId="17F56354" w:rsidR="000B2E8E" w:rsidRDefault="000B2E8E" w:rsidP="000B2E8E">
      <w:pPr>
        <w:pStyle w:val="Heading2"/>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auto"/>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stract</w:t>
      </w:r>
    </w:p>
    <w:p w14:paraId="1EFE70D6" w14:textId="08AF840C" w:rsidR="003E274C" w:rsidRDefault="003E274C" w:rsidP="003E274C">
      <w:r>
        <w:t xml:space="preserve">There is considerable need for robust, accessible, and non-destructive Fe redox analysis methods for silicate-based minerals and glasses.  A popular method assigns the distribution of </w:t>
      </w:r>
      <w:r w:rsidRPr="00BE0C5B">
        <w:t>Fe</w:t>
      </w:r>
      <w:r>
        <w:rPr>
          <w:vertAlign w:val="superscript"/>
        </w:rPr>
        <w:t>2+</w:t>
      </w:r>
      <w:r>
        <w:t xml:space="preserve"> and Fe</w:t>
      </w:r>
      <w:r>
        <w:rPr>
          <w:vertAlign w:val="superscript"/>
        </w:rPr>
        <w:t>3+</w:t>
      </w:r>
      <w:r>
        <w:t xml:space="preserve"> atoms using pre-edge features in the Fe K-edge X-ray absorption near edge structure (XANES).  We expand on this work in two ways.  First, we use XANES to assign the Fe redox distribution in four silicate </w:t>
      </w:r>
      <w:r w:rsidR="0054605A">
        <w:t>materials</w:t>
      </w:r>
      <w:r>
        <w:t>: two geological reference materials and two industrial glasses.  This example highlights the effect of the Fe atomic environment on pre-edge features’ intensities and stresses the need for specifically developed calibration curves.  We then investigate Fe K</w:t>
      </w:r>
      <w:r>
        <w:rPr>
          <w:rFonts w:cstheme="minorHAnsi"/>
        </w:rPr>
        <w:t>β</w:t>
      </w:r>
      <w:r>
        <w:t xml:space="preserve"> X-ray emission spectroscopy as an independent complement for redox assignments. Here, the silicates do not show a systematic dependence on oxidation state.  This is explored with electronic structure calculations, which support previous claims that the lack of sensitivity is due to charge transfers following creation of the 1s core hole.</w:t>
      </w:r>
    </w:p>
    <w:p w14:paraId="2D07B819" w14:textId="146A5FB9" w:rsidR="000E620C" w:rsidRDefault="008A40E1" w:rsidP="000B2E8E">
      <w:r>
        <w:t xml:space="preserve">(*) </w:t>
      </w:r>
      <w:r w:rsidR="000E620C" w:rsidRPr="000E620C">
        <w:t>evan.jahrman@nist.gov</w:t>
      </w:r>
    </w:p>
    <w:p w14:paraId="0B63A3BD" w14:textId="536A8B78" w:rsidR="008A40E1" w:rsidRDefault="000E620C" w:rsidP="000B2E8E">
      <w:r>
        <w:t>(</w:t>
      </w:r>
      <w:r>
        <w:rPr>
          <w:rFonts w:cstheme="minorHAnsi"/>
        </w:rPr>
        <w:t>†</w:t>
      </w:r>
      <w:r>
        <w:t>) jamie.weaver@nist.gov</w:t>
      </w:r>
    </w:p>
    <w:bookmarkEnd w:id="0"/>
    <w:p w14:paraId="1B8E17AB" w14:textId="352EB3FE" w:rsidR="000B2E8E" w:rsidRDefault="000B2E8E" w:rsidP="000B2E8E"/>
    <w:p w14:paraId="5BBBEBF1" w14:textId="53576021" w:rsidR="000B2E8E" w:rsidRDefault="000B2E8E" w:rsidP="000B2E8E"/>
    <w:p w14:paraId="5A0FBB30" w14:textId="288CFB2D" w:rsidR="000B2E8E" w:rsidRDefault="000B2E8E" w:rsidP="000B2E8E"/>
    <w:p w14:paraId="438CC5EA" w14:textId="0A917050" w:rsidR="000B2E8E" w:rsidRDefault="000B2E8E" w:rsidP="000B2E8E"/>
    <w:p w14:paraId="088E596C" w14:textId="58094C17" w:rsidR="000B2E8E" w:rsidRDefault="000B2E8E" w:rsidP="000B2E8E"/>
    <w:p w14:paraId="77B8EF9C" w14:textId="0CCD2B09" w:rsidR="000B2E8E" w:rsidRDefault="000B2E8E" w:rsidP="000B2E8E"/>
    <w:p w14:paraId="35F8B962" w14:textId="21ECB886" w:rsidR="000B2E8E" w:rsidRDefault="000B2E8E" w:rsidP="000B2E8E"/>
    <w:p w14:paraId="116FB0F1" w14:textId="04E3D33D" w:rsidR="000B2E8E" w:rsidRDefault="000B2E8E" w:rsidP="000B2E8E"/>
    <w:p w14:paraId="05759AEB" w14:textId="037C1807" w:rsidR="000B2E8E" w:rsidRDefault="000B2E8E" w:rsidP="000B2E8E"/>
    <w:p w14:paraId="77DF75B5" w14:textId="0FD13659" w:rsidR="000B2E8E" w:rsidRPr="00FD79BE" w:rsidRDefault="000B2E8E" w:rsidP="00A07512">
      <w:pPr>
        <w:pStyle w:val="Heading2"/>
        <w:numPr>
          <w:ilvl w:val="0"/>
          <w:numId w:val="1"/>
        </w:numPr>
        <w:rPr>
          <w:color w:val="000000" w:themeColor="text1"/>
        </w:rPr>
      </w:pPr>
      <w:r w:rsidRPr="000B2E8E">
        <w:rPr>
          <w:color w:val="000000" w:themeColor="text1"/>
        </w:rPr>
        <w:lastRenderedPageBreak/>
        <w:t>Introduction</w:t>
      </w:r>
    </w:p>
    <w:p w14:paraId="485ACC7D" w14:textId="2219F1E0" w:rsidR="00680F6F" w:rsidRDefault="00785CBE" w:rsidP="00404994">
      <w:r>
        <w:t>Information on the</w:t>
      </w:r>
      <w:r w:rsidRPr="00716EC0">
        <w:t xml:space="preserve"> </w:t>
      </w:r>
      <w:r w:rsidR="00A07512" w:rsidRPr="00716EC0">
        <w:t xml:space="preserve">oxidation state distribution of Fe in </w:t>
      </w:r>
      <w:r w:rsidR="006E1725" w:rsidRPr="00716EC0">
        <w:t xml:space="preserve">glasses and minerals </w:t>
      </w:r>
      <w:r w:rsidR="00A07512" w:rsidRPr="00716EC0">
        <w:t xml:space="preserve">is desirable </w:t>
      </w:r>
      <w:r w:rsidR="006E1725" w:rsidRPr="00716EC0">
        <w:t>for</w:t>
      </w:r>
      <w:r w:rsidR="00A07512" w:rsidRPr="00716EC0">
        <w:t xml:space="preserve"> several industrial and fundamental research applications.  </w:t>
      </w:r>
      <w:r w:rsidR="0011281E" w:rsidRPr="00716EC0">
        <w:t>T</w:t>
      </w:r>
      <w:r w:rsidR="00680F6F" w:rsidRPr="00716EC0">
        <w:t>wo examples</w:t>
      </w:r>
      <w:r w:rsidR="0011281E" w:rsidRPr="00716EC0">
        <w:t xml:space="preserve"> will be </w:t>
      </w:r>
      <w:r w:rsidR="005C54CE" w:rsidRPr="00716EC0">
        <w:t xml:space="preserve">briefly </w:t>
      </w:r>
      <w:r w:rsidR="0011281E" w:rsidRPr="00716EC0">
        <w:t>discussed</w:t>
      </w:r>
      <w:r w:rsidR="00680F6F" w:rsidRPr="00716EC0">
        <w:t xml:space="preserve">, </w:t>
      </w:r>
      <w:r w:rsidR="00951807" w:rsidRPr="00716EC0">
        <w:t>namely</w:t>
      </w:r>
      <w:r w:rsidR="00680F6F" w:rsidRPr="00716EC0">
        <w:t>: characterizing geological phenomena and rational manufacturing of glass products.</w:t>
      </w:r>
      <w:r w:rsidR="0011281E" w:rsidRPr="00716EC0">
        <w:t xml:space="preserve">  </w:t>
      </w:r>
      <w:r w:rsidR="00486249" w:rsidRPr="00716EC0">
        <w:t>First, i</w:t>
      </w:r>
      <w:r w:rsidR="005C54CE" w:rsidRPr="00716EC0">
        <w:t>n geophysical research, Fe redox is routinely used to estimate oxygen fugacity in</w:t>
      </w:r>
      <w:r w:rsidR="00343155" w:rsidRPr="00716EC0">
        <w:t xml:space="preserve"> silicate-based</w:t>
      </w:r>
      <w:r w:rsidR="006B33F1" w:rsidRPr="00E71FF0">
        <w:fldChar w:fldCharType="begin"/>
      </w:r>
      <w:r w:rsidR="006B33F1" w:rsidRPr="00716EC0">
        <w:instrText xml:space="preserve"> ADDIN EN.CITE &lt;EndNote&gt;&lt;Cite&gt;&lt;Author&gt;Kress&lt;/Author&gt;&lt;Year&gt;1991&lt;/Year&gt;&lt;RecNum&gt;1120&lt;/RecNum&gt;&lt;DisplayText&gt;[1]&lt;/DisplayText&gt;&lt;record&gt;&lt;rec-number&gt;1120&lt;/rec-number&gt;&lt;foreign-keys&gt;&lt;key app="EN" db-id="0r0ravrt2wt9waeftz05dzf8t5e929ftere0" timestamp="1585169587"&gt;1120&lt;/key&gt;&lt;/foreign-keys&gt;&lt;ref-type name="Journal Article"&gt;17&lt;/ref-type&gt;&lt;contributors&gt;&lt;authors&gt;&lt;author&gt;Kress, Victor C.&lt;/author&gt;&lt;author&gt;Carmichael, Ian S. E.&lt;/author&gt;&lt;/authors&gt;&lt;/contributors&gt;&lt;titles&gt;&lt;title&gt;The compressibility of silicate liquids containing Fe2O3 and the effect of composition, temperature, oxygen fugacity and pressure on their redox states&lt;/title&gt;&lt;secondary-title&gt;Contributions to Mineralogy and Petrology&lt;/secondary-title&gt;&lt;/titles&gt;&lt;periodical&gt;&lt;full-title&gt;Contributions to Mineralogy and Petrology&lt;/full-title&gt;&lt;/periodical&gt;&lt;pages&gt;82-92&lt;/pages&gt;&lt;volume&gt;108&lt;/volume&gt;&lt;number&gt;1&lt;/number&gt;&lt;dates&gt;&lt;year&gt;1991&lt;/year&gt;&lt;pub-dates&gt;&lt;date&gt;1991/07/01&lt;/date&gt;&lt;/pub-dates&gt;&lt;/dates&gt;&lt;isbn&gt;1432-0967&lt;/isbn&gt;&lt;urls&gt;&lt;related-urls&gt;&lt;url&gt;https://doi.org/10.1007/BF00307328&lt;/url&gt;&lt;/related-urls&gt;&lt;/urls&gt;&lt;electronic-resource-num&gt;10.1007/BF00307328&lt;/electronic-resource-num&gt;&lt;/record&gt;&lt;/Cite&gt;&lt;/EndNote&gt;</w:instrText>
      </w:r>
      <w:r w:rsidR="006B33F1" w:rsidRPr="00E71FF0">
        <w:fldChar w:fldCharType="separate"/>
      </w:r>
      <w:r w:rsidR="006B33F1" w:rsidRPr="00716EC0">
        <w:rPr>
          <w:noProof/>
        </w:rPr>
        <w:t>[1]</w:t>
      </w:r>
      <w:r w:rsidR="006B33F1" w:rsidRPr="00E71FF0">
        <w:fldChar w:fldCharType="end"/>
      </w:r>
      <w:r w:rsidR="00343155" w:rsidRPr="00716EC0">
        <w:t xml:space="preserve"> and mantle-derived basaltic melts</w:t>
      </w:r>
      <w:r w:rsidR="00343155" w:rsidRPr="00E71FF0">
        <w:fldChar w:fldCharType="begin"/>
      </w:r>
      <w:r w:rsidR="006B33F1" w:rsidRPr="00716EC0">
        <w:instrText xml:space="preserve"> ADDIN EN.CITE &lt;EndNote&gt;&lt;Cite&gt;&lt;Author&gt;Cottrell&lt;/Author&gt;&lt;Year&gt;2009&lt;/Year&gt;&lt;RecNum&gt;1119&lt;/RecNum&gt;&lt;DisplayText&gt;[2]&lt;/DisplayText&gt;&lt;record&gt;&lt;rec-number&gt;1119&lt;/rec-number&gt;&lt;foreign-keys&gt;&lt;key app="EN" db-id="0r0ravrt2wt9waeftz05dzf8t5e929ftere0" timestamp="1585168860"&gt;1119&lt;/key&gt;&lt;/foreign-keys&gt;&lt;ref-type name="Journal Article"&gt;17&lt;/ref-type&gt;&lt;contributors&gt;&lt;authors&gt;&lt;author&gt;Cottrell, Elizabeth&lt;/author&gt;&lt;author&gt;Kelley, Katherine A.&lt;/author&gt;&lt;author&gt;Lanzirotti, Antonio&lt;/author&gt;&lt;author&gt;Fischer, Rebecca A.&lt;/author&gt;&lt;/authors&gt;&lt;/contributors&gt;&lt;titles&gt;&lt;title&gt;High-precision determination of iron oxidation state in silicate glasses using XANES&lt;/title&gt;&lt;secondary-title&gt;Chemical Geology&lt;/secondary-title&gt;&lt;/titles&gt;&lt;periodical&gt;&lt;full-title&gt;Chemical Geology&lt;/full-title&gt;&lt;/periodical&gt;&lt;pages&gt;167-179&lt;/pages&gt;&lt;volume&gt;268&lt;/volume&gt;&lt;number&gt;3&lt;/number&gt;&lt;keywords&gt;&lt;keyword&gt;XANES&lt;/keyword&gt;&lt;keyword&gt;Oxidation state&lt;/keyword&gt;&lt;keyword&gt;Iron&lt;/keyword&gt;&lt;keyword&gt;Mossbauer spectroscopy&lt;/keyword&gt;&lt;keyword&gt;Silicate melt&lt;/keyword&gt;&lt;keyword&gt;Silicate glass&lt;/keyword&gt;&lt;/keywords&gt;&lt;dates&gt;&lt;year&gt;2009&lt;/year&gt;&lt;pub-dates&gt;&lt;date&gt;2009/11/30/&lt;/date&gt;&lt;/pub-dates&gt;&lt;/dates&gt;&lt;isbn&gt;0009-2541&lt;/isbn&gt;&lt;urls&gt;&lt;related-urls&gt;&lt;url&gt;http://www.sciencedirect.com/science/article/pii/S0009254109003593&lt;/url&gt;&lt;/related-urls&gt;&lt;/urls&gt;&lt;electronic-resource-num&gt;https://doi.org/10.1016/j.chemgeo.2009.08.008&lt;/electronic-resource-num&gt;&lt;/record&gt;&lt;/Cite&gt;&lt;/EndNote&gt;</w:instrText>
      </w:r>
      <w:r w:rsidR="00343155" w:rsidRPr="00E71FF0">
        <w:fldChar w:fldCharType="separate"/>
      </w:r>
      <w:r w:rsidR="006B33F1" w:rsidRPr="00716EC0">
        <w:rPr>
          <w:noProof/>
        </w:rPr>
        <w:t>[2]</w:t>
      </w:r>
      <w:r w:rsidR="00343155" w:rsidRPr="00E71FF0">
        <w:fldChar w:fldCharType="end"/>
      </w:r>
      <w:r w:rsidR="00343155" w:rsidRPr="00716EC0">
        <w:t xml:space="preserve"> as well as crystal-rich rocks.</w:t>
      </w:r>
      <w:r w:rsidR="006B33F1" w:rsidRPr="00E71FF0">
        <w:fldChar w:fldCharType="begin">
          <w:fldData xml:space="preserve">PEVuZE5vdGU+PENpdGU+PEF1dGhvcj5CYWxsaGF1czwvQXV0aG9yPjxZZWFyPjE5OTE8L1llYXI+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</w:fldData>
        </w:fldChar>
      </w:r>
      <w:r w:rsidR="006B33F1" w:rsidRPr="00716EC0">
        <w:instrText xml:space="preserve"> ADDIN EN.CITE </w:instrText>
      </w:r>
      <w:r w:rsidR="006B33F1" w:rsidRPr="006473C9">
        <w:fldChar w:fldCharType="begin">
          <w:fldData xml:space="preserve">PEVuZE5vdGU+PENpdGU+PEF1dGhvcj5CYWxsaGF1czwvQXV0aG9yPjxZZWFyPjE5OTE8L1llYXI+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</w:fldData>
        </w:fldChar>
      </w:r>
      <w:r w:rsidR="006B33F1" w:rsidRPr="00716EC0">
        <w:instrText xml:space="preserve"> ADDIN EN.CITE.DATA </w:instrText>
      </w:r>
      <w:r w:rsidR="006B33F1" w:rsidRPr="006473C9">
        <w:fldChar w:fldCharType="end"/>
      </w:r>
      <w:r w:rsidR="006B33F1" w:rsidRPr="00E71FF0">
        <w:fldChar w:fldCharType="separate"/>
      </w:r>
      <w:r w:rsidR="006B33F1" w:rsidRPr="00716EC0">
        <w:rPr>
          <w:noProof/>
        </w:rPr>
        <w:t>[3, 4]</w:t>
      </w:r>
      <w:r w:rsidR="006B33F1" w:rsidRPr="00E71FF0">
        <w:fldChar w:fldCharType="end"/>
      </w:r>
      <w:r w:rsidR="006B33F1" w:rsidRPr="00716EC0">
        <w:t xml:space="preserve">  </w:t>
      </w:r>
      <w:r w:rsidR="00804D3C" w:rsidRPr="00716EC0">
        <w:t xml:space="preserve">These measurements probe oxidation conditions inside the earth and </w:t>
      </w:r>
      <w:r w:rsidR="00486249" w:rsidRPr="00716EC0">
        <w:t xml:space="preserve">provide key insights into the evolution of magmas and </w:t>
      </w:r>
      <w:r w:rsidR="004005DD" w:rsidRPr="00716EC0">
        <w:t xml:space="preserve">mining </w:t>
      </w:r>
      <w:r w:rsidR="00486249" w:rsidRPr="00716EC0">
        <w:t>ore deposits.</w:t>
      </w:r>
      <w:r w:rsidR="00486249" w:rsidRPr="00E71FF0">
        <w:fldChar w:fldCharType="begin">
          <w:fldData xml:space="preserve">PEVuZE5vdGU+PENpdGU+PEF1dGhvcj5Cw6luYXJkPC9BdXRob3I+PFllYXI+MjAxODwvWWVhcj48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</w:fldData>
        </w:fldChar>
      </w:r>
      <w:r w:rsidR="00486249" w:rsidRPr="00716EC0">
        <w:instrText xml:space="preserve"> ADDIN EN.CITE </w:instrText>
      </w:r>
      <w:r w:rsidR="00486249" w:rsidRPr="006473C9">
        <w:fldChar w:fldCharType="begin">
          <w:fldData xml:space="preserve">PEVuZE5vdGU+PENpdGU+PEF1dGhvcj5Cw6luYXJkPC9BdXRob3I+PFllYXI+MjAxODwvWWVhcj48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</w:fldData>
        </w:fldChar>
      </w:r>
      <w:r w:rsidR="00486249" w:rsidRPr="00716EC0">
        <w:instrText xml:space="preserve"> ADDIN EN.CITE.DATA </w:instrText>
      </w:r>
      <w:r w:rsidR="00486249" w:rsidRPr="006473C9">
        <w:fldChar w:fldCharType="end"/>
      </w:r>
      <w:r w:rsidR="00486249" w:rsidRPr="00E71FF0">
        <w:fldChar w:fldCharType="separate"/>
      </w:r>
      <w:r w:rsidR="00486249" w:rsidRPr="00716EC0">
        <w:rPr>
          <w:noProof/>
        </w:rPr>
        <w:t>[5, 6]</w:t>
      </w:r>
      <w:r w:rsidR="00486249" w:rsidRPr="00E71FF0">
        <w:fldChar w:fldCharType="end"/>
      </w:r>
      <w:r w:rsidR="00486249" w:rsidRPr="00716EC0">
        <w:t xml:space="preserve">  Second, in glass manufacturing applications, </w:t>
      </w:r>
      <w:r w:rsidR="004439D4" w:rsidRPr="00716EC0">
        <w:t>the redox state of Fe can significantly impact the structural</w:t>
      </w:r>
      <w:r>
        <w:t>, thermal,</w:t>
      </w:r>
      <w:r w:rsidR="004439D4" w:rsidRPr="00716EC0">
        <w:t xml:space="preserve"> and optical properties of the glass melt.</w:t>
      </w:r>
      <w:r w:rsidR="00A66B5C" w:rsidRPr="00E71FF0">
        <w:fldChar w:fldCharType="begin">
          <w:fldData xml:space="preserve">PEVuZE5vdGU+PENpdGU+PEF1dGhvcj5NaXJoYWRpPC9BdXRob3I+PFllYXI+MjAxMTwvWWVhcj48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</w:fldData>
        </w:fldChar>
      </w:r>
      <w:r w:rsidR="00A66B5C" w:rsidRPr="00716EC0">
        <w:instrText xml:space="preserve"> ADDIN EN.CITE </w:instrText>
      </w:r>
      <w:r w:rsidR="00A66B5C" w:rsidRPr="006473C9">
        <w:fldChar w:fldCharType="begin">
          <w:fldData xml:space="preserve">PEVuZE5vdGU+PENpdGU+PEF1dGhvcj5NaXJoYWRpPC9BdXRob3I+PFllYXI+MjAxMTwvWWVhcj48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</w:fldData>
        </w:fldChar>
      </w:r>
      <w:r w:rsidR="00A66B5C" w:rsidRPr="00716EC0">
        <w:instrText xml:space="preserve"> ADDIN EN.CITE.DATA </w:instrText>
      </w:r>
      <w:r w:rsidR="00A66B5C" w:rsidRPr="006473C9">
        <w:fldChar w:fldCharType="end"/>
      </w:r>
      <w:r w:rsidR="00A66B5C" w:rsidRPr="00E71FF0">
        <w:fldChar w:fldCharType="separate"/>
      </w:r>
      <w:r w:rsidR="00A66B5C" w:rsidRPr="00716EC0">
        <w:rPr>
          <w:noProof/>
        </w:rPr>
        <w:t>[7, 8]</w:t>
      </w:r>
      <w:r w:rsidR="00A66B5C" w:rsidRPr="00E71FF0">
        <w:fldChar w:fldCharType="end"/>
      </w:r>
      <w:r w:rsidR="004439D4" w:rsidRPr="00716EC0">
        <w:t xml:space="preserve">  </w:t>
      </w:r>
      <w:r>
        <w:t>For example, the</w:t>
      </w:r>
      <w:r w:rsidR="00A66B5C" w:rsidRPr="00716EC0">
        <w:t xml:space="preserve"> redox state of Fe </w:t>
      </w:r>
      <w:r>
        <w:t xml:space="preserve">can </w:t>
      </w:r>
      <w:r w:rsidR="00A66B5C" w:rsidRPr="00716EC0">
        <w:t xml:space="preserve">affect radiative heat transfer in </w:t>
      </w:r>
      <w:r>
        <w:t>a glass</w:t>
      </w:r>
      <w:r w:rsidRPr="00716EC0">
        <w:t xml:space="preserve"> </w:t>
      </w:r>
      <w:r w:rsidR="00A66B5C" w:rsidRPr="00716EC0">
        <w:t>melt and, therefore, slight variations can substantially vary the energy consumption of the furnace and quality of the final product.</w:t>
      </w:r>
      <w:r w:rsidR="00A66B5C" w:rsidRPr="00E71FF0">
        <w:fldChar w:fldCharType="begin"/>
      </w:r>
      <w:r w:rsidR="00A66B5C" w:rsidRPr="00716EC0">
        <w:instrText xml:space="preserve"> ADDIN EN.CITE &lt;EndNote&gt;&lt;Cite&gt;&lt;Author&gt;Hubert&lt;/Author&gt;&lt;Year&gt;2017&lt;/Year&gt;&lt;RecNum&gt;1129&lt;/RecNum&gt;&lt;DisplayText&gt;[9]&lt;/DisplayText&gt;&lt;record&gt;&lt;rec-number&gt;1129&lt;/rec-number&gt;&lt;foreign-keys&gt;&lt;key app="EN" db-id="0r0ravrt2wt9waeftz05dzf8t5e929ftere0" timestamp="1585183660"&gt;1129&lt;/key&gt;&lt;/foreign-keys&gt;&lt;ref-type name="Journal Article"&gt;17&lt;/ref-type&gt;&lt;contributors&gt;&lt;authors&gt;&lt;author&gt;Hubert, M.&lt;/author&gt;&lt;author&gt;Faber, A. J.&lt;/author&gt;&lt;author&gt;Sesigur, H.&lt;/author&gt;&lt;author&gt;Akmaz, F.&lt;/author&gt;&lt;author&gt;Kahl, S. R.&lt;/author&gt;&lt;author&gt;Alejandro, E.&lt;/author&gt;&lt;author&gt;Maehara, T.&lt;/author&gt;&lt;/authors&gt;&lt;/contributors&gt;&lt;titles&gt;&lt;title&gt;Impact of Redox in Industrial Glass Melting and Importance of Redox Control&lt;/title&gt;&lt;secondary-title&gt;77th Conference on Glass Problems&lt;/secondary-title&gt;&lt;tertiary-title&gt;Ceramic Engineering and Science Proceedings&lt;/tertiary-title&gt;&lt;/titles&gt;&lt;periodical&gt;&lt;full-title&gt;77th Conference on Glass Problems&lt;/full-title&gt;&lt;/periodical&gt;&lt;pages&gt;113-128&lt;/pages&gt;&lt;keywords&gt;&lt;keyword&gt;industrial glass melting&lt;/keyword&gt;&lt;keyword&gt;redox control&lt;/keyword&gt;&lt;keyword&gt;color stability&lt;/keyword&gt;&lt;keyword&gt;batch&lt;/keyword&gt;&lt;keyword&gt;amber chromophore&lt;/keyword&gt;&lt;/keywords&gt;&lt;dates&gt;&lt;year&gt;2017&lt;/year&gt;&lt;pub-dates&gt;&lt;date&gt;2017/05/15&lt;/date&gt;&lt;/pub-dates&gt;&lt;/dates&gt;&lt;isbn&gt;9781119417507&lt;/isbn&gt;&lt;urls&gt;&lt;related-urls&gt;&lt;url&gt;https://doi.org/10.1002/9781119417507.ch11&lt;/url&gt;&lt;/related-urls&gt;&lt;/urls&gt;&lt;electronic-resource-num&gt;doi:10.1002/9781119417507.ch11&amp;#xD;10.1002/9781119417507.ch11&lt;/electronic-resource-num&gt;&lt;access-date&gt;2020/03/25&lt;/access-date&gt;&lt;/record&gt;&lt;/Cite&gt;&lt;/EndNote&gt;</w:instrText>
      </w:r>
      <w:r w:rsidR="00A66B5C" w:rsidRPr="00E71FF0">
        <w:fldChar w:fldCharType="separate"/>
      </w:r>
      <w:r w:rsidR="00A66B5C" w:rsidRPr="00716EC0">
        <w:rPr>
          <w:noProof/>
        </w:rPr>
        <w:t>[9]</w:t>
      </w:r>
      <w:r w:rsidR="00A66B5C" w:rsidRPr="00E71FF0">
        <w:fldChar w:fldCharType="end"/>
      </w:r>
      <w:r w:rsidR="00680F6F" w:rsidRPr="00716EC0">
        <w:t xml:space="preserve">  </w:t>
      </w:r>
      <w:r w:rsidR="00951807" w:rsidRPr="00716EC0">
        <w:t xml:space="preserve">These are just two cases, </w:t>
      </w:r>
      <w:r w:rsidR="00716EC0">
        <w:t xml:space="preserve">and </w:t>
      </w:r>
      <w:r w:rsidR="00680F6F" w:rsidRPr="00716EC0">
        <w:t xml:space="preserve">many other </w:t>
      </w:r>
      <w:r w:rsidR="00951807" w:rsidRPr="00716EC0">
        <w:t>examples exist</w:t>
      </w:r>
      <w:r w:rsidR="00680F6F" w:rsidRPr="00716EC0">
        <w:t xml:space="preserve"> which illustrate the importance of understanding Fe redox in glass and mineral systems.</w:t>
      </w:r>
    </w:p>
    <w:p w14:paraId="373CD6FE" w14:textId="28F1489C" w:rsidR="007E2472" w:rsidRDefault="00716EC0">
      <w:pPr>
        <w:ind w:firstLine="360"/>
      </w:pPr>
      <w:r>
        <w:t>T</w:t>
      </w:r>
      <w:r w:rsidR="00680F6F">
        <w:t xml:space="preserve">he </w:t>
      </w:r>
      <w:r w:rsidR="007B004C">
        <w:t>demands</w:t>
      </w:r>
      <w:r w:rsidR="00680F6F">
        <w:t xml:space="preserve"> for Fe redox information ha</w:t>
      </w:r>
      <w:r w:rsidR="00E71D0C">
        <w:t>ve</w:t>
      </w:r>
      <w:r w:rsidR="00680F6F">
        <w:t xml:space="preserve"> catalyzed the development of </w:t>
      </w:r>
      <w:r w:rsidR="007B004C">
        <w:t xml:space="preserve">several </w:t>
      </w:r>
      <w:r w:rsidR="00680F6F">
        <w:t>characterization procedures based on well</w:t>
      </w:r>
      <w:r w:rsidR="00704D5E">
        <w:t>-</w:t>
      </w:r>
      <w:r w:rsidR="00680F6F">
        <w:t>known techniques</w:t>
      </w:r>
      <w:r w:rsidR="00B15D54">
        <w:t>, however many of these procedures possess notable deficiencies</w:t>
      </w:r>
      <w:r w:rsidR="007B004C">
        <w:t xml:space="preserve"> and/or experimental challenges</w:t>
      </w:r>
      <w:r w:rsidR="00B15D54">
        <w:t xml:space="preserve">.  </w:t>
      </w:r>
      <w:r w:rsidR="007B004C">
        <w:t xml:space="preserve">One of the most common </w:t>
      </w:r>
      <w:r w:rsidR="005B4FBE">
        <w:t xml:space="preserve">and oldest </w:t>
      </w:r>
      <w:r w:rsidR="007B004C">
        <w:t>analysis methods is to</w:t>
      </w:r>
      <w:r w:rsidR="00B15D54">
        <w:t xml:space="preserve"> perform redox titrations </w:t>
      </w:r>
      <w:r w:rsidR="007B004C">
        <w:t>using</w:t>
      </w:r>
      <w:r w:rsidR="00B15D54">
        <w:t xml:space="preserve"> wet-chemical extraction</w:t>
      </w:r>
      <w:r w:rsidR="007B004C">
        <w:t xml:space="preserve"> followed by colorimetric measurements</w:t>
      </w:r>
      <w:r w:rsidR="00B15D54">
        <w:t>.</w:t>
      </w:r>
      <w:r w:rsidR="00B15D54">
        <w:fldChar w:fldCharType="begin">
          <w:fldData xml:space="preserve">PEVuZE5vdGU+PENpdGU+PEF1dGhvcj5Cw6l6b3M8L0F1dGhvcj48WWVhcj4yMDA1PC9ZZWFyPjxS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</w:fldData>
        </w:fldChar>
      </w:r>
      <w:r w:rsidR="00E557E5">
        <w:instrText xml:space="preserve"> ADDIN EN.CITE </w:instrText>
      </w:r>
      <w:r w:rsidR="00E557E5">
        <w:fldChar w:fldCharType="begin">
          <w:fldData xml:space="preserve">PEVuZE5vdGU+PENpdGU+PEF1dGhvcj5Cw6l6b3M8L0F1dGhvcj48WWVhcj4yMDA1PC9ZZWFyPjxS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</w:fldData>
        </w:fldChar>
      </w:r>
      <w:r w:rsidR="00E557E5">
        <w:instrText xml:space="preserve"> ADDIN EN.CITE.DATA </w:instrText>
      </w:r>
      <w:r w:rsidR="00E557E5">
        <w:fldChar w:fldCharType="end"/>
      </w:r>
      <w:r w:rsidR="00B15D54">
        <w:fldChar w:fldCharType="separate"/>
      </w:r>
      <w:r w:rsidR="00E557E5">
        <w:rPr>
          <w:noProof/>
        </w:rPr>
        <w:t>[10-13]</w:t>
      </w:r>
      <w:r w:rsidR="00B15D54">
        <w:fldChar w:fldCharType="end"/>
      </w:r>
      <w:r w:rsidR="00704D5E">
        <w:t xml:space="preserve"> </w:t>
      </w:r>
      <w:r w:rsidR="00C064A1">
        <w:t xml:space="preserve"> However,</w:t>
      </w:r>
      <w:r w:rsidR="006674D3">
        <w:t xml:space="preserve"> t</w:t>
      </w:r>
      <w:r w:rsidR="00B15D54">
        <w:t xml:space="preserve">his method </w:t>
      </w:r>
      <w:r w:rsidR="007B004C">
        <w:t xml:space="preserve"> </w:t>
      </w:r>
      <w:r w:rsidR="00B15D54">
        <w:t>is destructive</w:t>
      </w:r>
      <w:r w:rsidR="007B004C">
        <w:t>,</w:t>
      </w:r>
      <w:r w:rsidR="00491011">
        <w:t xml:space="preserve"> requires the use of hazardous acids,</w:t>
      </w:r>
      <w:r w:rsidR="007B004C">
        <w:t xml:space="preserve"> and </w:t>
      </w:r>
      <w:r w:rsidR="00455CC4">
        <w:t xml:space="preserve">inconsistent results </w:t>
      </w:r>
      <w:r w:rsidR="007B004C">
        <w:t>can be</w:t>
      </w:r>
      <w:r w:rsidR="00455CC4">
        <w:t xml:space="preserve"> produced </w:t>
      </w:r>
      <w:r w:rsidR="007B004C">
        <w:t>by the</w:t>
      </w:r>
      <w:r w:rsidR="00455CC4">
        <w:t xml:space="preserve"> presence of interfering species and oxidation of the sample during analysis.</w:t>
      </w:r>
      <w:r w:rsidR="00455CC4">
        <w:fldChar w:fldCharType="begin">
          <w:fldData xml:space="preserve">PEVuZE5vdGU+PENpdGU+PEF1dGhvcj5CZXJyeTwvQXV0aG9yPjxZZWFyPjIwMTg8L1llYXI+PFJl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</w:fldData>
        </w:fldChar>
      </w:r>
      <w:r w:rsidR="00E557E5">
        <w:instrText xml:space="preserve"> ADDIN EN.CITE </w:instrText>
      </w:r>
      <w:r w:rsidR="00E557E5">
        <w:fldChar w:fldCharType="begin">
          <w:fldData xml:space="preserve">PEVuZE5vdGU+PENpdGU+PEF1dGhvcj5CZXJyeTwvQXV0aG9yPjxZZWFyPjIwMTg8L1llYXI+PFJl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</w:fldData>
        </w:fldChar>
      </w:r>
      <w:r w:rsidR="00E557E5">
        <w:instrText xml:space="preserve"> ADDIN EN.CITE.DATA </w:instrText>
      </w:r>
      <w:r w:rsidR="00E557E5">
        <w:fldChar w:fldCharType="end"/>
      </w:r>
      <w:r w:rsidR="00455CC4">
        <w:fldChar w:fldCharType="separate"/>
      </w:r>
      <w:r w:rsidR="00E557E5">
        <w:rPr>
          <w:noProof/>
        </w:rPr>
        <w:t>[10, 12-14]</w:t>
      </w:r>
      <w:r w:rsidR="00455CC4">
        <w:fldChar w:fldCharType="end"/>
      </w:r>
      <w:r w:rsidR="00187510">
        <w:t xml:space="preserve">  </w:t>
      </w:r>
      <w:r w:rsidR="007B004C">
        <w:t>Another method is</w:t>
      </w:r>
      <w:r w:rsidR="00187510">
        <w:t xml:space="preserve"> Raman </w:t>
      </w:r>
      <w:r w:rsidR="00C064A1">
        <w:t>spectroscop</w:t>
      </w:r>
      <w:r w:rsidR="009B4EFA">
        <w:t>y</w:t>
      </w:r>
      <w:r w:rsidR="00B67AD0">
        <w:t>,</w:t>
      </w:r>
      <w:r w:rsidR="00187510">
        <w:fldChar w:fldCharType="begin"/>
      </w:r>
      <w:r w:rsidR="00E557E5">
        <w:instrText xml:space="preserve"> ADDIN EN.CITE &lt;EndNote&gt;&lt;Cite&gt;&lt;Author&gt;Di Muro&lt;/Author&gt;&lt;Year&gt;2009&lt;/Year&gt;&lt;RecNum&gt;1135&lt;/RecNum&gt;&lt;DisplayText&gt;[15]&lt;/DisplayText&gt;&lt;record&gt;&lt;rec-number&gt;1135&lt;/rec-number&gt;&lt;foreign-keys&gt;&lt;key app="EN" db-id="0r0ravrt2wt9waeftz05dzf8t5e929ftere0" timestamp="1585324571"&gt;1135&lt;/key&gt;&lt;/foreign-keys&gt;&lt;ref-type name="Journal Article"&gt;17&lt;/ref-type&gt;&lt;contributors&gt;&lt;authors&gt;&lt;author&gt;Di Muro, Andrea&lt;/author&gt;&lt;author&gt;Métrich, Nicole&lt;/author&gt;&lt;author&gt;Mercier, Maxime&lt;/author&gt;&lt;author&gt;Giordano, Daniele&lt;/author&gt;&lt;author&gt;Massare, Dominique&lt;/author&gt;&lt;author&gt;Montagnac, Gilles&lt;/author&gt;&lt;/authors&gt;&lt;/contributors&gt;&lt;titles&gt;&lt;title&gt;Micro-Raman determination of iron redox state in dry natural glasses: Application to peralkaline rhyolites and basalts&lt;/title&gt;&lt;secondary-title&gt;Chemical Geology&lt;/secondary-title&gt;&lt;/titles&gt;&lt;periodical&gt;&lt;full-title&gt;Chemical Geology&lt;/full-title&gt;&lt;/periodical&gt;&lt;pages&gt;78-88&lt;/pages&gt;&lt;volume&gt;259&lt;/volume&gt;&lt;number&gt;1&lt;/number&gt;&lt;keywords&gt;&lt;keyword&gt;Iron&lt;/keyword&gt;&lt;keyword&gt;Redox&lt;/keyword&gt;&lt;keyword&gt;Raman&lt;/keyword&gt;&lt;keyword&gt;Glasses&lt;/keyword&gt;&lt;keyword&gt;Pantellerite&lt;/keyword&gt;&lt;keyword&gt;Basalt&lt;/keyword&gt;&lt;/keywords&gt;&lt;dates&gt;&lt;year&gt;2009&lt;/year&gt;&lt;pub-dates&gt;&lt;date&gt;2009/02/15/&lt;/date&gt;&lt;/pub-dates&gt;&lt;/dates&gt;&lt;isbn&gt;0009-2541&lt;/isbn&gt;&lt;urls&gt;&lt;related-urls&gt;&lt;url&gt;http://www.sciencedirect.com/science/article/pii/S0009254108003768&lt;/url&gt;&lt;/related-urls&gt;&lt;/urls&gt;&lt;electronic-resource-num&gt;https://doi.org/10.1016/j.chemgeo.2008.08.013&lt;/electronic-resource-num&gt;&lt;/record&gt;&lt;/Cite&gt;&lt;/EndNote&gt;</w:instrText>
      </w:r>
      <w:r w:rsidR="00187510">
        <w:fldChar w:fldCharType="separate"/>
      </w:r>
      <w:r w:rsidR="00E557E5">
        <w:rPr>
          <w:noProof/>
        </w:rPr>
        <w:t>[15]</w:t>
      </w:r>
      <w:r w:rsidR="00187510">
        <w:fldChar w:fldCharType="end"/>
      </w:r>
      <w:r w:rsidR="007B004C">
        <w:t xml:space="preserve"> which,</w:t>
      </w:r>
      <w:r w:rsidR="00187510">
        <w:t xml:space="preserve"> </w:t>
      </w:r>
      <w:r w:rsidR="007B004C">
        <w:t xml:space="preserve">while non-destructive, can be </w:t>
      </w:r>
      <w:r w:rsidR="006473C9">
        <w:t>difficult</w:t>
      </w:r>
      <w:r w:rsidR="007B004C">
        <w:t xml:space="preserve"> to </w:t>
      </w:r>
      <w:r w:rsidR="009B4EFA">
        <w:t>perform</w:t>
      </w:r>
      <w:r w:rsidR="007B004C">
        <w:t xml:space="preserve"> </w:t>
      </w:r>
      <w:r w:rsidR="006473C9">
        <w:t>robustly</w:t>
      </w:r>
      <w:r w:rsidR="007B004C">
        <w:t xml:space="preserve"> as </w:t>
      </w:r>
      <w:r w:rsidR="009B4EFA">
        <w:t xml:space="preserve">analyses </w:t>
      </w:r>
      <w:r w:rsidR="007B004C">
        <w:t>rel</w:t>
      </w:r>
      <w:r w:rsidR="009B4EFA">
        <w:t>y</w:t>
      </w:r>
      <w:r w:rsidR="00187510">
        <w:t xml:space="preserve"> on complex fitting algorithms and </w:t>
      </w:r>
      <w:r w:rsidR="00617F27">
        <w:t>is</w:t>
      </w:r>
      <w:r w:rsidR="00187510">
        <w:t xml:space="preserve"> sensitive to unrelated compositional changes</w:t>
      </w:r>
      <w:r w:rsidR="00617F27">
        <w:t>.</w:t>
      </w:r>
      <w:r w:rsidR="00187510">
        <w:fldChar w:fldCharType="begin"/>
      </w:r>
      <w:r w:rsidR="00E557E5">
        <w:instrText xml:space="preserve"> ADDIN EN.CITE &lt;EndNote&gt;&lt;Cite&gt;&lt;Author&gt;Welsch&lt;/Author&gt;&lt;Year&gt;2017&lt;/Year&gt;&lt;RecNum&gt;1136&lt;/RecNum&gt;&lt;DisplayText&gt;[16]&lt;/DisplayText&gt;&lt;record&gt;&lt;rec-number&gt;1136&lt;/rec-number&gt;&lt;foreign-keys&gt;&lt;key app="EN" db-id="0r0ravrt2wt9waeftz05dzf8t5e929ftere0" timestamp="1585324583"&gt;1136&lt;/key&gt;&lt;/foreign-keys&gt;&lt;ref-type name="Journal Article"&gt;17&lt;/ref-type&gt;&lt;contributors&gt;&lt;authors&gt;&lt;author&gt;Welsch, Anna-Maria&lt;/author&gt;&lt;author&gt;Knipping, Jaayke L.&lt;/author&gt;&lt;author&gt;Behrens, Harald&lt;/author&gt;&lt;/authors&gt;&lt;/contributors&gt;&lt;titles&gt;&lt;title&gt;Fe-oxidation state in alkali-trisilicate glasses - A Raman spectroscopic study&lt;/title&gt;&lt;secondary-title&gt;Journal of Non-Crystalline Solids&lt;/secondary-title&gt;&lt;/titles&gt;&lt;periodical&gt;&lt;full-title&gt;Journal of Non-Crystalline Solids&lt;/full-title&gt;&lt;/periodical&gt;&lt;pages&gt;28-38&lt;/pages&gt;&lt;volume&gt;471&lt;/volume&gt;&lt;keywords&gt;&lt;keyword&gt;Iron oxidation&lt;/keyword&gt;&lt;keyword&gt;Raman spectroscopy&lt;/keyword&gt;&lt;keyword&gt;Glass structure&lt;/keyword&gt;&lt;/keywords&gt;&lt;dates&gt;&lt;year&gt;2017&lt;/year&gt;&lt;pub-dates&gt;&lt;date&gt;2017/09/01/&lt;/date&gt;&lt;/pub-dates&gt;&lt;/dates&gt;&lt;isbn&gt;0022-3093&lt;/isbn&gt;&lt;urls&gt;&lt;related-urls&gt;&lt;url&gt;http://www.sciencedirect.com/science/article/pii/S0022309317302090&lt;/url&gt;&lt;/related-urls&gt;&lt;/urls&gt;&lt;electronic-resource-num&gt;https://doi.org/10.1016/j.jnoncrysol.2017.04.033&lt;/electronic-resource-num&gt;&lt;/record&gt;&lt;/Cite&gt;&lt;/EndNote&gt;</w:instrText>
      </w:r>
      <w:r w:rsidR="00187510">
        <w:fldChar w:fldCharType="separate"/>
      </w:r>
      <w:r w:rsidR="00E557E5">
        <w:rPr>
          <w:noProof/>
        </w:rPr>
        <w:t>[16]</w:t>
      </w:r>
      <w:r w:rsidR="00187510">
        <w:fldChar w:fldCharType="end"/>
      </w:r>
      <w:r w:rsidR="00187510">
        <w:t xml:space="preserve"> </w:t>
      </w:r>
      <w:r w:rsidR="00A2525E">
        <w:t xml:space="preserve"> </w:t>
      </w:r>
      <w:r w:rsidR="007B004C">
        <w:t>R</w:t>
      </w:r>
      <w:r w:rsidR="00187510">
        <w:t xml:space="preserve">ecent </w:t>
      </w:r>
      <w:r w:rsidR="007B004C">
        <w:t>advances in this method have included utilizing</w:t>
      </w:r>
      <w:r w:rsidR="00187510">
        <w:t xml:space="preserve"> machine-learning approaches </w:t>
      </w:r>
      <w:r w:rsidR="001E09A9">
        <w:t xml:space="preserve">in </w:t>
      </w:r>
      <w:r w:rsidR="00187510">
        <w:t>interpreting Raman results</w:t>
      </w:r>
      <w:r w:rsidR="002E080B">
        <w:t>.</w:t>
      </w:r>
      <w:r w:rsidR="00187510">
        <w:fldChar w:fldCharType="begin"/>
      </w:r>
      <w:r w:rsidR="00E557E5">
        <w:instrText xml:space="preserve"> ADDIN EN.CITE &lt;EndNote&gt;&lt;Cite&gt;&lt;Author&gt;Le Losq&lt;/Author&gt;&lt;Year&gt;2019&lt;/Year&gt;&lt;RecNum&gt;1137&lt;/RecNum&gt;&lt;DisplayText&gt;[17]&lt;/DisplayText&gt;&lt;record&gt;&lt;rec-number&gt;1137&lt;/rec-number&gt;&lt;foreign-keys&gt;&lt;key app="EN" db-id="0r0ravrt2wt9waeftz05dzf8t5e929ftere0" timestamp="1585324594"&gt;1137&lt;/key&gt;&lt;/foreign-keys&gt;&lt;ref-type name="Journal Article"&gt;17&lt;/ref-type&gt;&lt;contributors&gt;&lt;authors&gt;&lt;author&gt;Le Losq, Charles&lt;/author&gt;&lt;author&gt;Berry, Andrew J.&lt;/author&gt;&lt;author&gt;Kendrick, Mark A.&lt;/author&gt;&lt;author&gt;Neuville, Daniel R.&lt;/author&gt;&lt;author&gt;O&amp;apos;Neill, Hugh St C.&lt;/author&gt;&lt;/authors&gt;&lt;/contributors&gt;&lt;titles&gt;&lt;title&gt;Determination of the oxidation state of iron in Mid-Ocean Ridge basalt glasses by Raman spectroscopy&lt;/title&gt;&lt;secondary-title&gt;American Mineralogist&lt;/secondary-title&gt;&lt;/titles&gt;&lt;periodical&gt;&lt;full-title&gt;American Mineralogist&lt;/full-title&gt;&lt;/periodical&gt;&lt;pages&gt;1032-1042&lt;/pages&gt;&lt;volume&gt;104&lt;/volume&gt;&lt;number&gt;7&lt;/number&gt;&lt;dates&gt;&lt;year&gt;2019&lt;/year&gt;&lt;/dates&gt;&lt;isbn&gt;0003-004X&lt;/isbn&gt;&lt;urls&gt;&lt;related-urls&gt;&lt;url&gt;https://doi.org/10.2138/am-2019-6887&lt;/url&gt;&lt;/related-urls&gt;&lt;/urls&gt;&lt;electronic-resource-num&gt;10.2138/am-2019-6887&lt;/electronic-resource-num&gt;&lt;access-date&gt;3/27/2020&lt;/access-date&gt;&lt;/record&gt;&lt;/Cite&gt;&lt;/EndNote&gt;</w:instrText>
      </w:r>
      <w:r w:rsidR="00187510">
        <w:fldChar w:fldCharType="separate"/>
      </w:r>
      <w:r w:rsidR="00E557E5">
        <w:rPr>
          <w:noProof/>
        </w:rPr>
        <w:t>[17]</w:t>
      </w:r>
      <w:r w:rsidR="00187510">
        <w:fldChar w:fldCharType="end"/>
      </w:r>
      <w:r w:rsidR="00C233D6">
        <w:t xml:space="preserve">  </w:t>
      </w:r>
      <w:r w:rsidR="007B004C">
        <w:t>A third</w:t>
      </w:r>
      <w:r w:rsidR="002677F7">
        <w:t xml:space="preserve"> </w:t>
      </w:r>
      <w:r w:rsidR="007B004C">
        <w:t>measurement method is</w:t>
      </w:r>
      <w:r w:rsidR="00C233D6">
        <w:t xml:space="preserve"> </w:t>
      </w:r>
      <w:r w:rsidR="00C233D6">
        <w:rPr>
          <w:vertAlign w:val="superscript"/>
        </w:rPr>
        <w:t>57</w:t>
      </w:r>
      <w:r w:rsidR="00C233D6">
        <w:t>Fe M</w:t>
      </w:r>
      <w:r w:rsidR="00C233D6">
        <w:rPr>
          <w:rFonts w:cstheme="minorHAnsi"/>
        </w:rPr>
        <w:t>ö</w:t>
      </w:r>
      <w:r w:rsidR="00C233D6">
        <w:t>ssbauer spectroscopy.</w:t>
      </w:r>
      <w:r w:rsidR="00C233D6">
        <w:fldChar w:fldCharType="begin">
          <w:fldData xml:space="preserve">PEVuZE5vdGU+PENpdGU+PEF1dGhvcj5EaW5nd2VsbDwvQXV0aG9yPjxZZWFyPjE5OTE8L1llYXI+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</w:fldData>
        </w:fldChar>
      </w:r>
      <w:r w:rsidR="00E557E5">
        <w:instrText xml:space="preserve"> ADDIN EN.CITE </w:instrText>
      </w:r>
      <w:r w:rsidR="00E557E5">
        <w:fldChar w:fldCharType="begin">
          <w:fldData xml:space="preserve">PEVuZE5vdGU+PENpdGU+PEF1dGhvcj5EaW5nd2VsbDwvQXV0aG9yPjxZZWFyPjE5OTE8L1llYXI+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</w:fldData>
        </w:fldChar>
      </w:r>
      <w:r w:rsidR="00E557E5">
        <w:instrText xml:space="preserve"> ADDIN EN.CITE.DATA </w:instrText>
      </w:r>
      <w:r w:rsidR="00E557E5">
        <w:fldChar w:fldCharType="end"/>
      </w:r>
      <w:r w:rsidR="00C233D6">
        <w:fldChar w:fldCharType="separate"/>
      </w:r>
      <w:r w:rsidR="00E557E5">
        <w:rPr>
          <w:noProof/>
        </w:rPr>
        <w:t>[18-21]</w:t>
      </w:r>
      <w:r w:rsidR="00C233D6">
        <w:fldChar w:fldCharType="end"/>
      </w:r>
      <w:r w:rsidR="006674D3">
        <w:t xml:space="preserve">  </w:t>
      </w:r>
      <w:r w:rsidR="007B004C">
        <w:t>A challenge of this analysis method is that</w:t>
      </w:r>
      <w:r w:rsidR="006674D3">
        <w:t xml:space="preserve"> </w:t>
      </w:r>
      <w:r w:rsidR="00836F71">
        <w:t>may require</w:t>
      </w:r>
      <w:r w:rsidR="006674D3">
        <w:t xml:space="preserve"> large quantities of material</w:t>
      </w:r>
      <w:r w:rsidR="00491011">
        <w:t>,</w:t>
      </w:r>
      <w:r w:rsidR="006674D3">
        <w:t xml:space="preserve"> long acquisition times</w:t>
      </w:r>
      <w:r w:rsidR="00491011">
        <w:t>, and may require the use of cryogenics</w:t>
      </w:r>
      <w:r w:rsidR="006674D3">
        <w:t>.</w:t>
      </w:r>
      <w:r w:rsidR="003E18F3">
        <w:fldChar w:fldCharType="begin"/>
      </w:r>
      <w:r w:rsidR="003E18F3">
        <w:instrText xml:space="preserve"> ADDIN EN.CITE &lt;EndNote&gt;&lt;Cite&gt;&lt;Author&gt;Cottrell&lt;/Author&gt;&lt;Year&gt;2009&lt;/Year&gt;&lt;RecNum&gt;1119&lt;/RecNum&gt;&lt;DisplayText&gt;[2]&lt;/DisplayText&gt;&lt;record&gt;&lt;rec-number&gt;1119&lt;/rec-number&gt;&lt;foreign-keys&gt;&lt;key app="EN" db-id="0r0ravrt2wt9waeftz05dzf8t5e929ftere0" timestamp="1585168860"&gt;1119&lt;/key&gt;&lt;/foreign-keys&gt;&lt;ref-type name="Journal Article"&gt;17&lt;/ref-type&gt;&lt;contributors&gt;&lt;authors&gt;&lt;author&gt;Cottrell, Elizabeth&lt;/author&gt;&lt;author&gt;Kelley, Katherine A.&lt;/author&gt;&lt;author&gt;Lanzirotti, Antonio&lt;/author&gt;&lt;author&gt;Fischer, Rebecca A.&lt;/author&gt;&lt;/authors&gt;&lt;/contributors&gt;&lt;titles&gt;&lt;title&gt;High-precision determination of iron oxidation state in silicate glasses using XANES&lt;/title&gt;&lt;secondary-title&gt;Chemical Geology&lt;/secondary-title&gt;&lt;/titles&gt;&lt;periodical&gt;&lt;full-title&gt;Chemical Geology&lt;/full-title&gt;&lt;/periodical&gt;&lt;pages&gt;167-179&lt;/pages&gt;&lt;volume&gt;268&lt;/volume&gt;&lt;number&gt;3&lt;/number&gt;&lt;keywords&gt;&lt;keyword&gt;XANES&lt;/keyword&gt;&lt;keyword&gt;Oxidation state&lt;/keyword&gt;&lt;keyword&gt;Iron&lt;/keyword&gt;&lt;keyword&gt;Mossbauer spectroscopy&lt;/keyword&gt;&lt;keyword&gt;Silicate melt&lt;/keyword&gt;&lt;keyword&gt;Silicate glass&lt;/keyword&gt;&lt;/keywords&gt;&lt;dates&gt;&lt;year&gt;2009&lt;/year&gt;&lt;pub-dates&gt;&lt;date&gt;2009/11/30/&lt;/date&gt;&lt;/pub-dates&gt;&lt;/dates&gt;&lt;isbn&gt;0009-2541&lt;/isbn&gt;&lt;urls&gt;&lt;related-urls&gt;&lt;url&gt;http://www.sciencedirect.com/science/article/pii/S0009254109003593&lt;/url&gt;&lt;/related-urls&gt;&lt;/urls&gt;&lt;electronic-resource-num&gt;https://doi.org/10.1016/j.chemgeo.2009.08.008&lt;/electronic-resource-num&gt;&lt;/record&gt;&lt;/Cite&gt;&lt;/EndNote&gt;</w:instrText>
      </w:r>
      <w:r w:rsidR="003E18F3">
        <w:fldChar w:fldCharType="separate"/>
      </w:r>
      <w:r w:rsidR="003E18F3">
        <w:rPr>
          <w:noProof/>
        </w:rPr>
        <w:t>[2]</w:t>
      </w:r>
      <w:r w:rsidR="003E18F3">
        <w:fldChar w:fldCharType="end"/>
      </w:r>
      <w:r w:rsidR="006674D3">
        <w:t xml:space="preserve">  Glass spectra are also substantial</w:t>
      </w:r>
      <w:r w:rsidR="00617F27">
        <w:t>ly</w:t>
      </w:r>
      <w:r w:rsidR="006674D3">
        <w:t xml:space="preserve"> broadened </w:t>
      </w:r>
      <w:r w:rsidR="00617F27">
        <w:t xml:space="preserve">relative to their crystalline counterparts </w:t>
      </w:r>
      <w:r w:rsidR="006674D3">
        <w:t xml:space="preserve">and </w:t>
      </w:r>
      <w:r w:rsidR="00617F27">
        <w:t xml:space="preserve">are </w:t>
      </w:r>
      <w:r w:rsidR="00B1208F">
        <w:t>difficult</w:t>
      </w:r>
      <w:r w:rsidR="006674D3">
        <w:t xml:space="preserve"> to deconvolve.</w:t>
      </w:r>
      <w:r w:rsidR="006674D3">
        <w:fldChar w:fldCharType="begin"/>
      </w:r>
      <w:r w:rsidR="00E557E5">
        <w:instrText xml:space="preserve"> ADDIN EN.CITE &lt;EndNote&gt;&lt;Cite&gt;&lt;Author&gt;Wilke&lt;/Author&gt;&lt;Year&gt;2005&lt;/Year&gt;&lt;RecNum&gt;1143&lt;/RecNum&gt;&lt;DisplayText&gt;[22]&lt;/DisplayText&gt;&lt;record&gt;&lt;rec-number&gt;1143&lt;/rec-number&gt;&lt;foreign-keys&gt;&lt;key app="EN" db-id="0r0ravrt2wt9waeftz05dzf8t5e929ftere0" timestamp="1585327865"&gt;1143&lt;/key&gt;&lt;/foreign-keys&gt;&lt;ref-type name="Journal Article"&gt;17&lt;/ref-type&gt;&lt;contributors&gt;&lt;authors&gt;&lt;author&gt;Wilke, Max&lt;/author&gt;&lt;author&gt;Partzsch, Georg M.&lt;/author&gt;&lt;author&gt;Bernhardt, Ralf&lt;/author&gt;&lt;author&gt;Lattard, Dominique&lt;/author&gt;&lt;/authors&gt;&lt;/contributors&gt;&lt;titles&gt;&lt;title&gt;Determination of the iron oxidation state in basaltic glasses using XANES at the K-edge&lt;/title&gt;&lt;secondary-title&gt;Chemical Geology&lt;/secondary-title&gt;&lt;/titles&gt;&lt;periodical&gt;&lt;full-title&gt;Chemical Geology&lt;/full-title&gt;&lt;/periodical&gt;&lt;pages&gt;143-161&lt;/pages&gt;&lt;volume&gt;220&lt;/volume&gt;&lt;number&gt;1&lt;/number&gt;&lt;keywords&gt;&lt;keyword&gt;Fe oxidation state&lt;/keyword&gt;&lt;keyword&gt;XANES&lt;/keyword&gt;&lt;keyword&gt;Mössbauer spectroscopy&lt;/keyword&gt;&lt;/keywords&gt;&lt;dates&gt;&lt;year&gt;2005&lt;/year&gt;&lt;pub-dates&gt;&lt;date&gt;2005/07/12/&lt;/date&gt;&lt;/pub-dates&gt;&lt;/dates&gt;&lt;isbn&gt;0009-2541&lt;/isbn&gt;&lt;urls&gt;&lt;related-urls&gt;&lt;url&gt;http://www.sciencedirect.com/science/article/pii/S000925410500121X&lt;/url&gt;&lt;/related-urls&gt;&lt;/urls&gt;&lt;electronic-resource-num&gt;https://doi.org/10.1016/j.chemgeo.2005.03.004&lt;/electronic-resource-num&gt;&lt;/record&gt;&lt;/Cite&gt;&lt;/EndNote&gt;</w:instrText>
      </w:r>
      <w:r w:rsidR="006674D3">
        <w:fldChar w:fldCharType="separate"/>
      </w:r>
      <w:r w:rsidR="00E557E5">
        <w:rPr>
          <w:noProof/>
        </w:rPr>
        <w:t>[22]</w:t>
      </w:r>
      <w:r w:rsidR="006674D3">
        <w:fldChar w:fldCharType="end"/>
      </w:r>
      <w:r w:rsidR="003E18F3">
        <w:t xml:space="preserve">  </w:t>
      </w:r>
      <w:r w:rsidR="005B4FBE">
        <w:t>Some researchers have reported M</w:t>
      </w:r>
      <w:r w:rsidR="005B4FBE">
        <w:rPr>
          <w:rFonts w:cstheme="minorHAnsi"/>
        </w:rPr>
        <w:t>ö</w:t>
      </w:r>
      <w:r w:rsidR="005B4FBE">
        <w:t>ssbauer results are prone to systematically overestimate the Fe</w:t>
      </w:r>
      <w:r w:rsidR="005B4FBE">
        <w:rPr>
          <w:vertAlign w:val="superscript"/>
        </w:rPr>
        <w:t>3+</w:t>
      </w:r>
      <w:r w:rsidR="005B4FBE">
        <w:t xml:space="preserve"> component in glasses unless corrections are made, such as, for variable recoil free fractions of ferrous and ferric iron.</w:t>
      </w:r>
      <w:r w:rsidR="005B4FBE">
        <w:fldChar w:fldCharType="begin">
          <w:fldData xml:space="preserve">PEVuZE5vdGU+PENpdGU+PEF1dGhvcj5MYW5nZTwvQXV0aG9yPjxZZWFyPjE5ODk8L1llYXI+PFJl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</w:fldData>
        </w:fldChar>
      </w:r>
      <w:r w:rsidR="00E557E5">
        <w:instrText xml:space="preserve"> ADDIN EN.CITE </w:instrText>
      </w:r>
      <w:r w:rsidR="00E557E5">
        <w:fldChar w:fldCharType="begin">
          <w:fldData xml:space="preserve">PEVuZE5vdGU+PENpdGU+PEF1dGhvcj5MYW5nZTwvQXV0aG9yPjxZZWFyPjE5ODk8L1llYXI+PFJl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</w:fldData>
        </w:fldChar>
      </w:r>
      <w:r w:rsidR="00E557E5">
        <w:instrText xml:space="preserve"> ADDIN EN.CITE.DATA </w:instrText>
      </w:r>
      <w:r w:rsidR="00E557E5">
        <w:fldChar w:fldCharType="end"/>
      </w:r>
      <w:r w:rsidR="005B4FBE">
        <w:fldChar w:fldCharType="separate"/>
      </w:r>
      <w:r w:rsidR="00E557E5">
        <w:rPr>
          <w:noProof/>
        </w:rPr>
        <w:t>[23, 24]</w:t>
      </w:r>
      <w:r w:rsidR="005B4FBE">
        <w:fldChar w:fldCharType="end"/>
      </w:r>
      <w:r w:rsidR="005B4FBE">
        <w:t xml:space="preserve"> </w:t>
      </w:r>
    </w:p>
    <w:p w14:paraId="3466649F" w14:textId="3EE44192" w:rsidR="00FB38AE" w:rsidRDefault="005B4FBE" w:rsidP="00404994">
      <w:pPr>
        <w:ind w:firstLine="360"/>
      </w:pPr>
      <w:r>
        <w:t xml:space="preserve">In contrast, X-ray absorption near edge structure (XANES) </w:t>
      </w:r>
      <w:r w:rsidR="006B2F70">
        <w:t>measurements</w:t>
      </w:r>
      <w:r>
        <w:t xml:space="preserve"> of the Fe K-edge pre-edge features requires </w:t>
      </w:r>
      <w:r w:rsidR="006B2F70">
        <w:t xml:space="preserve">relatively little </w:t>
      </w:r>
      <w:r>
        <w:t xml:space="preserve">sample, </w:t>
      </w:r>
      <w:r w:rsidR="006B2F70">
        <w:t xml:space="preserve">is </w:t>
      </w:r>
      <w:r>
        <w:t xml:space="preserve">quick (few </w:t>
      </w:r>
      <w:r w:rsidR="006B2F70">
        <w:t>seconds</w:t>
      </w:r>
      <w:r>
        <w:t xml:space="preserve"> to an hour)</w:t>
      </w:r>
      <w:r w:rsidR="006B2F70">
        <w:t xml:space="preserve">, is </w:t>
      </w:r>
      <w:r>
        <w:t>amenable to a wide range of concentrations and morphologies</w:t>
      </w:r>
      <w:r w:rsidR="006B2F70">
        <w:t>, and, as with many spectroscopies, can be adapted for spatially-resolved studies.</w:t>
      </w:r>
      <w:r w:rsidR="00C064A1">
        <w:fldChar w:fldCharType="begin">
          <w:fldData xml:space="preserve">PEVuZE5vdGU+PENpdGU+PEF1dGhvcj5CYWp0PC9BdXRob3I+PFllYXI+MTk5NDwvWWVhcj48UmVj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==
</w:fldData>
        </w:fldChar>
      </w:r>
      <w:r w:rsidR="00F8390B">
        <w:instrText xml:space="preserve"> ADDIN EN.CITE </w:instrText>
      </w:r>
      <w:r w:rsidR="00F8390B">
        <w:fldChar w:fldCharType="begin">
          <w:fldData xml:space="preserve">PEVuZE5vdGU+PENpdGU+PEF1dGhvcj5CYWp0PC9BdXRob3I+PFllYXI+MTk5NDwvWWVhcj48UmVj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==
</w:fldData>
        </w:fldChar>
      </w:r>
      <w:r w:rsidR="00F8390B">
        <w:instrText xml:space="preserve"> ADDIN EN.CITE.DATA </w:instrText>
      </w:r>
      <w:r w:rsidR="00F8390B">
        <w:fldChar w:fldCharType="end"/>
      </w:r>
      <w:r w:rsidR="00C064A1">
        <w:fldChar w:fldCharType="separate"/>
      </w:r>
      <w:r w:rsidR="00F8390B">
        <w:rPr>
          <w:noProof/>
        </w:rPr>
        <w:t>[2, 14, 25-27]</w:t>
      </w:r>
      <w:r w:rsidR="00C064A1">
        <w:fldChar w:fldCharType="end"/>
      </w:r>
      <w:r w:rsidR="00617F27">
        <w:t xml:space="preserve">  </w:t>
      </w:r>
      <w:r w:rsidR="00FB38AE">
        <w:t xml:space="preserve">Recent work has mitigated </w:t>
      </w:r>
      <w:r>
        <w:t xml:space="preserve">challenges related to XANES </w:t>
      </w:r>
      <w:r w:rsidR="00FB38AE">
        <w:t>data analysis and interpretation</w:t>
      </w:r>
      <w:r>
        <w:t xml:space="preserve"> </w:t>
      </w:r>
      <w:r w:rsidR="00FB38AE">
        <w:t>through the use of</w:t>
      </w:r>
      <w:r w:rsidR="00F216D9">
        <w:t xml:space="preserve"> full spectral range </w:t>
      </w:r>
      <w:r w:rsidR="00491011">
        <w:t xml:space="preserve">data </w:t>
      </w:r>
      <w:r w:rsidR="00F216D9">
        <w:t xml:space="preserve">as the input to modern statistical learning algorithms. </w:t>
      </w:r>
      <w:r>
        <w:t xml:space="preserve"> For example, the</w:t>
      </w:r>
      <w:r w:rsidR="00F216D9">
        <w:t xml:space="preserve"> least absolute shrinkage and selection operator (lasso) </w:t>
      </w:r>
      <w:r w:rsidR="000652CD">
        <w:t xml:space="preserve">regression technique has </w:t>
      </w:r>
      <w:r w:rsidR="00491011">
        <w:t xml:space="preserve">enabled </w:t>
      </w:r>
      <w:r w:rsidR="000652CD">
        <w:t xml:space="preserve">improved </w:t>
      </w:r>
      <w:r w:rsidR="00951807">
        <w:t xml:space="preserve">predictions </w:t>
      </w:r>
      <w:r w:rsidR="000652CD">
        <w:t>for silicate glasses</w:t>
      </w:r>
      <w:r w:rsidR="00BA2A86">
        <w:t xml:space="preserve"> which</w:t>
      </w:r>
      <w:r w:rsidR="000652CD">
        <w:t xml:space="preserve"> </w:t>
      </w:r>
      <w:r w:rsidR="00BA2A86">
        <w:t>y</w:t>
      </w:r>
      <w:r w:rsidR="000652CD">
        <w:t>ield uncertainties in the %Fe</w:t>
      </w:r>
      <w:r w:rsidR="000652CD">
        <w:rPr>
          <w:vertAlign w:val="superscript"/>
        </w:rPr>
        <w:t>3+</w:t>
      </w:r>
      <w:r w:rsidR="00FD79BE">
        <w:t>/</w:t>
      </w:r>
      <w:proofErr w:type="spellStart"/>
      <w:r w:rsidR="00FD79BE">
        <w:t>Fe</w:t>
      </w:r>
      <w:r w:rsidR="00816836">
        <w:rPr>
          <w:vertAlign w:val="subscript"/>
        </w:rPr>
        <w:t>Tot</w:t>
      </w:r>
      <w:proofErr w:type="spellEnd"/>
      <w:r w:rsidR="000652CD">
        <w:t xml:space="preserve"> </w:t>
      </w:r>
      <w:r w:rsidR="00BA2A86">
        <w:t>results</w:t>
      </w:r>
      <w:r w:rsidR="000652CD">
        <w:t xml:space="preserve"> of </w:t>
      </w:r>
      <w:r w:rsidR="000652CD">
        <w:rPr>
          <w:rFonts w:cstheme="minorHAnsi"/>
        </w:rPr>
        <w:t>±</w:t>
      </w:r>
      <w:r w:rsidR="000652CD">
        <w:t>3.6</w:t>
      </w:r>
      <w:r w:rsidR="006B2F70">
        <w:t xml:space="preserve"> </w:t>
      </w:r>
      <w:r w:rsidR="000652CD">
        <w:t>%</w:t>
      </w:r>
      <w:r w:rsidR="00491011">
        <w:t>.</w:t>
      </w:r>
      <w:r w:rsidR="006473C9">
        <w:fldChar w:fldCharType="begin"/>
      </w:r>
      <w:r w:rsidR="00F8390B">
        <w:instrText xml:space="preserve"> ADDIN EN.CITE &lt;EndNote&gt;&lt;Cite&gt;&lt;Author&gt;Dyar&lt;/Author&gt;&lt;Year&gt;2016&lt;/Year&gt;&lt;RecNum&gt;1235&lt;/RecNum&gt;&lt;DisplayText&gt;[28]&lt;/DisplayText&gt;&lt;record&gt;&lt;rec-number&gt;1235&lt;/rec-number&gt;&lt;foreign-keys&gt;&lt;key app="EN" db-id="0r0ravrt2wt9waeftz05dzf8t5e929ftere0" timestamp="1589334816"&gt;1235&lt;/key&gt;&lt;/foreign-keys&gt;&lt;ref-type name="Journal Article"&gt;17&lt;/ref-type&gt;&lt;contributors&gt;&lt;authors&gt;&lt;author&gt;Dyar, M. Darby&lt;/author&gt;&lt;author&gt;McCanta, Molly&lt;/author&gt;&lt;author&gt;Breves, Elly&lt;/author&gt;&lt;author&gt;Carey, C. J.&lt;/author&gt;&lt;author&gt;Lanzirotti, Antonio&lt;/author&gt;&lt;/authors&gt;&lt;/contributors&gt;&lt;titles&gt;&lt;title&gt;Accurate predictions of iron redox state in silicate glasses: A multivariate approach using X-ray absorption spectroscopy&lt;/title&gt;&lt;secondary-title&gt;American Mineralogist&lt;/secondary-title&gt;&lt;/titles&gt;&lt;periodical&gt;&lt;full-title&gt;American Mineralogist&lt;/full-title&gt;&lt;/periodical&gt;&lt;pages&gt;744-747&lt;/pages&gt;&lt;volume&gt;101&lt;/volume&gt;&lt;number&gt;3&lt;/number&gt;&lt;dates&gt;&lt;year&gt;2016&lt;/year&gt;&lt;/dates&gt;&lt;isbn&gt;0003-004X&lt;/isbn&gt;&lt;urls&gt;&lt;related-urls&gt;&lt;url&gt;https://doi.org/10.2138/am-2016-5555&lt;/url&gt;&lt;/related-urls&gt;&lt;/urls&gt;&lt;electronic-resource-num&gt;10.2138/am-2016-5555&lt;/electronic-resource-num&gt;&lt;access-date&gt;5/13/2020&lt;/access-date&gt;&lt;/record&gt;&lt;/Cite&gt;&lt;/EndNote&gt;</w:instrText>
      </w:r>
      <w:r w:rsidR="006473C9">
        <w:fldChar w:fldCharType="separate"/>
      </w:r>
      <w:r w:rsidR="00F8390B">
        <w:rPr>
          <w:noProof/>
        </w:rPr>
        <w:t>[28]</w:t>
      </w:r>
      <w:r w:rsidR="006473C9">
        <w:fldChar w:fldCharType="end"/>
      </w:r>
      <w:r w:rsidR="00491011">
        <w:t xml:space="preserve">  </w:t>
      </w:r>
      <w:r>
        <w:t>Despite these advances, the wide utilization of</w:t>
      </w:r>
      <w:r w:rsidR="00491011">
        <w:t xml:space="preserve"> XANES </w:t>
      </w:r>
      <w:r>
        <w:t xml:space="preserve">for the measurement of Fe redox has been limited as the </w:t>
      </w:r>
      <w:r w:rsidR="00FB38AE">
        <w:t xml:space="preserve">technique </w:t>
      </w:r>
      <w:r>
        <w:t xml:space="preserve">is usually </w:t>
      </w:r>
      <w:r w:rsidR="00A90068">
        <w:t>p</w:t>
      </w:r>
      <w:r w:rsidR="00FB38AE">
        <w:t>e</w:t>
      </w:r>
      <w:r w:rsidR="00A90068">
        <w:t>r</w:t>
      </w:r>
      <w:r w:rsidR="00FB38AE">
        <w:t xml:space="preserve">formed  </w:t>
      </w:r>
      <w:r w:rsidR="00617F27">
        <w:t>at synchrotron light sources</w:t>
      </w:r>
      <w:r>
        <w:t>. These</w:t>
      </w:r>
      <w:r w:rsidR="00617F27">
        <w:t xml:space="preserve"> are shared user facilities </w:t>
      </w:r>
      <w:r w:rsidR="00327DEB">
        <w:t>that</w:t>
      </w:r>
      <w:r w:rsidR="00617F27">
        <w:t xml:space="preserve"> necessarily operate under a restrictive access </w:t>
      </w:r>
      <w:r w:rsidR="00F23772">
        <w:t xml:space="preserve">model </w:t>
      </w:r>
      <w:r w:rsidR="00327DEB">
        <w:t>often precluding</w:t>
      </w:r>
      <w:r w:rsidR="00617F27">
        <w:t xml:space="preserve"> routine characterizations</w:t>
      </w:r>
      <w:r w:rsidR="00327DEB">
        <w:t xml:space="preserve"> which, while they do not push the forefront of science, are critical for many industrial applications</w:t>
      </w:r>
      <w:r w:rsidR="00FB38AE">
        <w:t xml:space="preserve"> and the development of robust spectroscopic databases. This constrain</w:t>
      </w:r>
      <w:r>
        <w:t>t</w:t>
      </w:r>
      <w:r w:rsidR="00FB38AE">
        <w:t xml:space="preserve"> can be alleviated by laboratory-based X-ray emission and X-ray absorption spectrometers.</w:t>
      </w:r>
      <w:r w:rsidR="003417B5">
        <w:fldChar w:fldCharType="begin">
          <w:fldData xml:space="preserve">PEVuZE5vdGU+PENpdGU+PEF1dGhvcj5TZWlkbGVyPC9BdXRob3I+PFllYXI+MjAxNDwvWWVhcj48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</w:fldData>
        </w:fldChar>
      </w:r>
      <w:r w:rsidR="002F4165">
        <w:instrText xml:space="preserve"> ADDIN EN.CITE </w:instrText>
      </w:r>
      <w:r w:rsidR="002F4165">
        <w:fldChar w:fldCharType="begin">
          <w:fldData xml:space="preserve">PEVuZE5vdGU+PENpdGU+PEF1dGhvcj5TZWlkbGVyPC9BdXRob3I+PFllYXI+MjAxNDwvWWVhcj48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</w:fldData>
        </w:fldChar>
      </w:r>
      <w:r w:rsidR="002F4165">
        <w:instrText xml:space="preserve"> ADDIN EN.CITE.DATA </w:instrText>
      </w:r>
      <w:r w:rsidR="002F4165">
        <w:fldChar w:fldCharType="end"/>
      </w:r>
      <w:r w:rsidR="003417B5">
        <w:fldChar w:fldCharType="separate"/>
      </w:r>
      <w:r w:rsidR="002F4165">
        <w:rPr>
          <w:noProof/>
        </w:rPr>
        <w:t>[29-36]</w:t>
      </w:r>
      <w:r w:rsidR="003417B5">
        <w:fldChar w:fldCharType="end"/>
      </w:r>
      <w:r w:rsidR="00C52AA1">
        <w:t xml:space="preserve">  </w:t>
      </w:r>
    </w:p>
    <w:p w14:paraId="528BDACE" w14:textId="55B44632" w:rsidR="001C7E70" w:rsidRPr="001C7E70" w:rsidRDefault="00FB38AE">
      <w:pPr>
        <w:ind w:firstLine="360"/>
      </w:pPr>
      <w:r>
        <w:lastRenderedPageBreak/>
        <w:t>In recent years</w:t>
      </w:r>
      <w:r w:rsidR="00F23772">
        <w:t>,</w:t>
      </w:r>
      <w:r>
        <w:t xml:space="preserve"> laboratory-based X-ray emission and X-ray absorption spectrometers</w:t>
      </w:r>
      <w:r w:rsidDel="00FB38AE">
        <w:t xml:space="preserve"> </w:t>
      </w:r>
      <w:r>
        <w:t xml:space="preserve">have contributed </w:t>
      </w:r>
      <w:r w:rsidR="00C52AA1">
        <w:t xml:space="preserve">substantial </w:t>
      </w:r>
      <w:r>
        <w:t xml:space="preserve">scientific findings </w:t>
      </w:r>
      <w:r w:rsidR="00C52AA1">
        <w:t>to several materials research fields</w:t>
      </w:r>
      <w:r w:rsidR="00661DD0">
        <w:t>.</w:t>
      </w:r>
      <w:r w:rsidR="00C52AA1">
        <w:fldChar w:fldCharType="begin">
          <w:fldData xml:space="preserve">PEVuZE5vdGU+PENpdGU+PEF1dGhvcj5NdW5keTwvQXV0aG9yPjxZZWFyPjIwMTg8L1llYXI+PFJl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==
</w:fldData>
        </w:fldChar>
      </w:r>
      <w:r w:rsidR="002F4165">
        <w:instrText xml:space="preserve"> ADDIN EN.CITE </w:instrText>
      </w:r>
      <w:r w:rsidR="002F4165">
        <w:fldChar w:fldCharType="begin">
          <w:fldData xml:space="preserve">PEVuZE5vdGU+PENpdGU+PEF1dGhvcj5NdW5keTwvQXV0aG9yPjxZZWFyPjIwMTg8L1llYXI+PFJl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==
</w:fldData>
        </w:fldChar>
      </w:r>
      <w:r w:rsidR="002F4165">
        <w:instrText xml:space="preserve"> ADDIN EN.CITE.DATA </w:instrText>
      </w:r>
      <w:r w:rsidR="002F4165">
        <w:fldChar w:fldCharType="end"/>
      </w:r>
      <w:r w:rsidR="00C52AA1">
        <w:fldChar w:fldCharType="separate"/>
      </w:r>
      <w:r w:rsidR="002F4165">
        <w:rPr>
          <w:noProof/>
        </w:rPr>
        <w:t>[37-52]</w:t>
      </w:r>
      <w:r w:rsidR="00C52AA1">
        <w:fldChar w:fldCharType="end"/>
      </w:r>
      <w:r w:rsidR="00661DD0">
        <w:t xml:space="preserve">  </w:t>
      </w:r>
      <w:r>
        <w:t>These</w:t>
      </w:r>
      <w:r w:rsidR="00661DD0">
        <w:t xml:space="preserve"> instruments are frequently discussed as enabling technologies to broaden the applicability and quicken the feedback provided by X-ray spectroscopies.</w:t>
      </w:r>
      <w:r w:rsidR="00661DD0">
        <w:fldChar w:fldCharType="begin">
          <w:fldData xml:space="preserve">PEVuZE5vdGU+PENpdGU+PEF1dGhvcj5EaXR0ZXI8L0F1dGhvcj48WWVhcj4yMDE5PC9ZZWFyPjxS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=
</w:fldData>
        </w:fldChar>
      </w:r>
      <w:r w:rsidR="002F4165">
        <w:instrText xml:space="preserve"> ADDIN EN.CITE </w:instrText>
      </w:r>
      <w:r w:rsidR="002F4165">
        <w:fldChar w:fldCharType="begin">
          <w:fldData xml:space="preserve">PEVuZE5vdGU+PENpdGU+PEF1dGhvcj5EaXR0ZXI8L0F1dGhvcj48WWVhcj4yMDE5PC9ZZWFyPjxS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=
</w:fldData>
        </w:fldChar>
      </w:r>
      <w:r w:rsidR="002F4165">
        <w:instrText xml:space="preserve"> ADDIN EN.CITE.DATA </w:instrText>
      </w:r>
      <w:r w:rsidR="002F4165">
        <w:fldChar w:fldCharType="end"/>
      </w:r>
      <w:r w:rsidR="00661DD0">
        <w:fldChar w:fldCharType="separate"/>
      </w:r>
      <w:r w:rsidR="002F4165">
        <w:rPr>
          <w:noProof/>
        </w:rPr>
        <w:t>[34, 53, 54]</w:t>
      </w:r>
      <w:r w:rsidR="00661DD0">
        <w:fldChar w:fldCharType="end"/>
      </w:r>
      <w:r w:rsidR="00661DD0">
        <w:t xml:space="preserve">  </w:t>
      </w:r>
      <w:r>
        <w:t>It has</w:t>
      </w:r>
      <w:r w:rsidR="000652CD">
        <w:t xml:space="preserve"> recently been reported that</w:t>
      </w:r>
      <w:r w:rsidR="00090D5E">
        <w:t xml:space="preserve"> commercially available laboratory-based X-ray spectrometers are able to reliably measure the pre-edge XANES features at the Fe K-edge for rapid and routine speciation studies with projected minimal concentrations as low as a few molar percent.</w:t>
      </w:r>
      <w:r w:rsidR="00090D5E">
        <w:fldChar w:fldCharType="begin"/>
      </w:r>
      <w:r w:rsidR="002F4165">
        <w:instrText xml:space="preserve"> ADDIN EN.CITE &lt;EndNote&gt;&lt;Cite&gt;&lt;Author&gt;Mottram&lt;/Author&gt;&lt;Year&gt;2020&lt;/Year&gt;&lt;RecNum&gt;1237&lt;/RecNum&gt;&lt;DisplayText&gt;[55]&lt;/DisplayText&gt;&lt;record&gt;&lt;rec-number&gt;1237&lt;/rec-number&gt;&lt;foreign-keys&gt;&lt;key app="EN" db-id="0r0ravrt2wt9waeftz05dzf8t5e929ftere0" timestamp="1589335655"&gt;1237&lt;/key&gt;&lt;/foreign-keys&gt;&lt;ref-type name="Journal Article"&gt;17&lt;/ref-type&gt;&lt;contributors&gt;&lt;authors&gt;&lt;author&gt;Mottram, L. M.&lt;/author&gt;&lt;author&gt;Cafferkey, S.&lt;/author&gt;&lt;author&gt;Mason, A. R.&lt;/author&gt;&lt;author&gt;Oulton, T.&lt;/author&gt;&lt;author&gt;Kuan Sun, S.&lt;/author&gt;&lt;author&gt;Bailey, D. J.&lt;/author&gt;&lt;author&gt;Stennett, M. C.&lt;/author&gt;&lt;author&gt;Hyatt, N. C.&lt;/author&gt;&lt;/authors&gt;&lt;/contributors&gt;&lt;titles&gt;&lt;title&gt;A feasibility investigation of speciation by Fe K-edge XANES using a laboratory X-ray absorption spectrometer&lt;/title&gt;&lt;secondary-title&gt;Journal of Geosciences&lt;/secondary-title&gt;&lt;/titles&gt;&lt;periodical&gt;&lt;full-title&gt;Journal of Geosciences&lt;/full-title&gt;&lt;/periodical&gt;&lt;pages&gt;27-35&lt;/pages&gt;&lt;volume&gt;65&lt;/volume&gt;&lt;number&gt;1&lt;/number&gt;&lt;dates&gt;&lt;year&gt;2020&lt;/year&gt;&lt;/dates&gt;&lt;pub-location&gt;Prague&lt;/pub-location&gt;&lt;publisher&gt;Czech Geological Society&lt;/publisher&gt;&lt;isbn&gt;1803-1943 (online), 1802-6222 (print)&lt;/isbn&gt;&lt;urls&gt;&lt;related-urls&gt;&lt;url&gt;http://dx.doi.org/10.3190/jgeosci.299&lt;/url&gt;&lt;/related-urls&gt;&lt;/urls&gt;&lt;/record&gt;&lt;/Cite&gt;&lt;/EndNote&gt;</w:instrText>
      </w:r>
      <w:r w:rsidR="00090D5E">
        <w:fldChar w:fldCharType="separate"/>
      </w:r>
      <w:r w:rsidR="002F4165">
        <w:rPr>
          <w:noProof/>
        </w:rPr>
        <w:t>[55]</w:t>
      </w:r>
      <w:r w:rsidR="00090D5E">
        <w:fldChar w:fldCharType="end"/>
      </w:r>
      <w:r w:rsidR="00090D5E">
        <w:t xml:space="preserve">  </w:t>
      </w:r>
      <w:r>
        <w:t>A key feature of this instrumentation is the implementation of</w:t>
      </w:r>
      <w:r w:rsidRPr="00FB38AE">
        <w:t xml:space="preserve"> </w:t>
      </w:r>
      <w:r>
        <w:t>X-ray tube sources.  Such sources are</w:t>
      </w:r>
      <w:r w:rsidRPr="00FB38AE">
        <w:t xml:space="preserve"> </w:t>
      </w:r>
      <w:r>
        <w:t>well-suited to X-ray emission spectroscopy (XES) studies due to an efficient utilization of their broadband flux.</w:t>
      </w:r>
      <w:r>
        <w:fldChar w:fldCharType="begin">
          <w:fldData xml:space="preserve">PEVuZE5vdGU+PENpdGU+PEF1dGhvcj5KYWhybWFuPC9BdXRob3I+PFllYXI+MjAxOTwvWWVhcj48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GFsdC10aXRsZT5SZXYgU2NpIEluc3RydW08L2FsdC10aXRsZT48L3RpdGxl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</w:fldData>
        </w:fldChar>
      </w:r>
      <w:r w:rsidR="00F8390B">
        <w:instrText xml:space="preserve"> ADDIN EN.CITE </w:instrText>
      </w:r>
      <w:r w:rsidR="00F8390B">
        <w:fldChar w:fldCharType="begin">
          <w:fldData xml:space="preserve">PEVuZE5vdGU+PENpdGU+PEF1dGhvcj5KYWhybWFuPC9BdXRob3I+PFllYXI+MjAxOTwvWWVhcj48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</w:fldData>
        </w:fldChar>
      </w:r>
      <w:r w:rsidR="00F8390B">
        <w:instrText xml:space="preserve"> ADDIN EN.CITE.DATA </w:instrText>
      </w:r>
      <w:r w:rsidR="00F8390B">
        <w:fldChar w:fldCharType="end"/>
      </w:r>
      <w:r>
        <w:fldChar w:fldCharType="separate"/>
      </w:r>
      <w:r w:rsidR="00F8390B">
        <w:rPr>
          <w:noProof/>
        </w:rPr>
        <w:t>[29, 33]</w:t>
      </w:r>
      <w:r>
        <w:fldChar w:fldCharType="end"/>
      </w:r>
      <w:r>
        <w:t xml:space="preserve">  </w:t>
      </w:r>
      <w:r w:rsidR="00CD3FC3">
        <w:t xml:space="preserve">This has enabled </w:t>
      </w:r>
      <w:proofErr w:type="gramStart"/>
      <w:r w:rsidR="00CD3FC3">
        <w:t>a number of</w:t>
      </w:r>
      <w:proofErr w:type="gramEnd"/>
      <w:r w:rsidR="00CD3FC3">
        <w:t xml:space="preserve"> X</w:t>
      </w:r>
      <w:r w:rsidR="00E46910">
        <w:t>ES</w:t>
      </w:r>
      <w:r w:rsidR="00CD3FC3">
        <w:t xml:space="preserve"> studies aimed at redox characterization</w:t>
      </w:r>
      <w:r w:rsidR="00204938">
        <w:t>s</w:t>
      </w:r>
      <w:r w:rsidR="00CD3FC3">
        <w:t xml:space="preserve"> of various materials.  These include, a novel procedure for quick, non-destructive Cr(VI) fractionation determinations in manufactured plastics,</w:t>
      </w:r>
      <w:r w:rsidR="00CD3FC3">
        <w:fldChar w:fldCharType="begin"/>
      </w:r>
      <w:r w:rsidR="002F4165">
        <w:instrText xml:space="preserve"> ADDIN EN.CITE &lt;EndNote&gt;&lt;Cite&gt;&lt;Author&gt;Jahrman&lt;/Author&gt;&lt;Year&gt;2018&lt;/Year&gt;&lt;RecNum&gt;349&lt;/RecNum&gt;&lt;DisplayText&gt;[42]&lt;/DisplayText&gt;&lt;record&gt;&lt;rec-number&gt;349&lt;/rec-number&gt;&lt;foreign-keys&gt;&lt;key app="EN" db-id="0r0ravrt2wt9waeftz05dzf8t5e929ftere0" timestamp="0"&gt;349&lt;/key&gt;&lt;/foreign-keys&gt;&lt;ref-type name="Journal Article"&gt;17&lt;/ref-type&gt;&lt;contributors&gt;&lt;authors&gt;&lt;author&gt;Jahrman, Evan P.&lt;/author&gt;&lt;author&gt;Seidler, Gerald T.&lt;/author&gt;&lt;author&gt;Sieber, John R.&lt;/author&gt;&lt;/authors&gt;&lt;/contributors&gt;&lt;titles&gt;&lt;title&gt;Determination of Hexavalent Chromium Fractions in Plastics Using Laboratory-Based, High-Resolution X-ray Emission Spectroscopy&lt;/title&gt;&lt;secondary-title&gt;Analytical Chemistry&lt;/secondary-title&gt;&lt;/titles&gt;&lt;periodical&gt;&lt;full-title&gt;Analytical Chemistry&lt;/full-title&gt;&lt;/periodical&gt;&lt;pages&gt;6587-6593&lt;/pages&gt;&lt;volume&gt;90&lt;/volume&gt;&lt;number&gt;11&lt;/number&gt;&lt;dates&gt;&lt;year&gt;2018&lt;/year&gt;&lt;pub-dates&gt;&lt;date&gt;2018/06/05&lt;/date&gt;&lt;/pub-dates&gt;&lt;/dates&gt;&lt;publisher&gt;American Chemical Society&lt;/publisher&gt;&lt;isbn&gt;0003-2700&lt;/isbn&gt;&lt;urls&gt;&lt;related-urls&gt;&lt;url&gt;https://doi.org/10.1021/acs.analchem.8b00302&lt;/url&gt;&lt;/related-urls&gt;&lt;/urls&gt;&lt;electronic-resource-num&gt;10.1021/acs.analchem.8b00302&lt;/electronic-resource-num&gt;&lt;/record&gt;&lt;/Cite&gt;&lt;/EndNote&gt;</w:instrText>
      </w:r>
      <w:r w:rsidR="00CD3FC3">
        <w:fldChar w:fldCharType="separate"/>
      </w:r>
      <w:r w:rsidR="002F4165">
        <w:rPr>
          <w:noProof/>
        </w:rPr>
        <w:t>[42]</w:t>
      </w:r>
      <w:r w:rsidR="00CD3FC3">
        <w:fldChar w:fldCharType="end"/>
      </w:r>
      <w:r w:rsidR="00CD3FC3">
        <w:t xml:space="preserve"> sulfur speciation in </w:t>
      </w:r>
      <w:proofErr w:type="spellStart"/>
      <w:r w:rsidR="00CD3FC3">
        <w:t>biochars</w:t>
      </w:r>
      <w:proofErr w:type="spellEnd"/>
      <w:r w:rsidR="00CD3FC3">
        <w:t xml:space="preserve"> for ecology research,</w:t>
      </w:r>
      <w:r w:rsidR="00CD3FC3">
        <w:fldChar w:fldCharType="begin"/>
      </w:r>
      <w:r w:rsidR="002F4165">
        <w:instrText xml:space="preserve"> ADDIN EN.CITE &lt;EndNote&gt;&lt;Cite&gt;&lt;Author&gt;Holden&lt;/Author&gt;&lt;Year&gt;2018&lt;/Year&gt;&lt;RecNum&gt;410&lt;/RecNum&gt;&lt;DisplayText&gt;[45]&lt;/DisplayText&gt;&lt;record&gt;&lt;rec-number&gt;410&lt;/rec-number&gt;&lt;foreign-keys&gt;&lt;key app="EN" db-id="0r0ravrt2wt9waeftz05dzf8t5e929ftere0" timestamp="0"&gt;410&lt;/key&gt;&lt;/foreign-keys&gt;&lt;ref-type name="Journal Article"&gt;17&lt;/ref-type&gt;&lt;contributors&gt;&lt;authors&gt;&lt;author&gt;Holden, William M.&lt;/author&gt;&lt;author&gt;Seidler, Gerald T.&lt;/author&gt;&lt;author&gt;Cheah, Singfoong&lt;/author&gt;&lt;/authors&gt;&lt;/contributors&gt;&lt;titles&gt;&lt;title&gt;Sulfur Speciation in Biochars by Very High Resolution Benchtop Kα X-ray Emission Spectroscopy&lt;/title&gt;&lt;secondary-title&gt;The Journal of Physical Chemistry A&lt;/secondary-title&gt;&lt;/titles&gt;&lt;periodical&gt;&lt;full-title&gt;The Journal of Physical Chemistry A&lt;/full-title&gt;&lt;/periodical&gt;&lt;pages&gt;5153-5161&lt;/pages&gt;&lt;volume&gt;122&lt;/volume&gt;&lt;number&gt;23&lt;/number&gt;&lt;dates&gt;&lt;year&gt;2018&lt;/year&gt;&lt;pub-dates&gt;&lt;date&gt;2018/06/14&lt;/date&gt;&lt;/pub-dates&gt;&lt;/dates&gt;&lt;publisher&gt;American Chemical Society&lt;/publisher&gt;&lt;isbn&gt;1089-5639&lt;/isbn&gt;&lt;urls&gt;&lt;related-urls&gt;&lt;url&gt;https://doi.org/10.1021/acs.jpca.8b02816&lt;/url&gt;&lt;/related-urls&gt;&lt;/urls&gt;&lt;electronic-resource-num&gt;10.1021/acs.jpca.8b02816&lt;/electronic-resource-num&gt;&lt;/record&gt;&lt;/Cite&gt;&lt;/EndNote&gt;</w:instrText>
      </w:r>
      <w:r w:rsidR="00CD3FC3">
        <w:fldChar w:fldCharType="separate"/>
      </w:r>
      <w:r w:rsidR="002F4165">
        <w:rPr>
          <w:noProof/>
        </w:rPr>
        <w:t>[45]</w:t>
      </w:r>
      <w:r w:rsidR="00CD3FC3">
        <w:fldChar w:fldCharType="end"/>
      </w:r>
      <w:r w:rsidR="00CD3FC3">
        <w:t xml:space="preserve"> and probing phosphate defects in </w:t>
      </w:r>
      <w:proofErr w:type="spellStart"/>
      <w:r w:rsidR="00CD3FC3">
        <w:t>InP</w:t>
      </w:r>
      <w:proofErr w:type="spellEnd"/>
      <w:r w:rsidR="00CD3FC3">
        <w:t xml:space="preserve"> quantum dots used for photoluminescence applications.</w:t>
      </w:r>
      <w:r w:rsidR="00CD3FC3">
        <w:fldChar w:fldCharType="begin"/>
      </w:r>
      <w:r w:rsidR="002F4165">
        <w:instrText xml:space="preserve"> ADDIN EN.CITE &lt;EndNote&gt;&lt;Cite&gt;&lt;Author&gt;Stein&lt;/Author&gt;&lt;Year&gt;2018&lt;/Year&gt;&lt;RecNum&gt;565&lt;/RecNum&gt;&lt;DisplayText&gt;[38]&lt;/DisplayText&gt;&lt;record&gt;&lt;rec-number&gt;565&lt;/rec-number&gt;&lt;foreign-keys&gt;&lt;key app="EN" db-id="0r0ravrt2wt9waeftz05dzf8t5e929ftere0" timestamp="0"&gt;565&lt;/key&gt;&lt;/foreign-keys&gt;&lt;ref-type name="Journal Article"&gt;17&lt;/ref-type&gt;&lt;contributors&gt;&lt;authors&gt;&lt;author&gt;Stein, Jennifer L.&lt;/author&gt;&lt;author&gt;Holden, William M.&lt;/author&gt;&lt;author&gt;Venkatesh, Amrit&lt;/author&gt;&lt;author&gt;Mundy, M. Elizabeth&lt;/author&gt;&lt;author&gt;Rossini, Aaron J.&lt;/author&gt;&lt;author&gt;Seidler, Gerald T.&lt;/author&gt;&lt;author&gt;Cossairt, Brandi M.&lt;/author&gt;&lt;/authors&gt;&lt;/contributors&gt;&lt;titles&gt;&lt;title&gt;Probing Surface Defects of InP Quantum Dots Using Phosphorus Kα and Kβ X-ray Emission Spectroscopy&lt;/title&gt;&lt;secondary-title&gt;Chemistry of Materials&lt;/secondary-title&gt;&lt;/titles&gt;&lt;periodical&gt;&lt;full-title&gt;Chemistry of Materials&lt;/full-title&gt;&lt;/periodical&gt;&lt;pages&gt;6377-6388&lt;/pages&gt;&lt;volume&gt;30&lt;/volume&gt;&lt;number&gt;18&lt;/number&gt;&lt;dates&gt;&lt;year&gt;2018&lt;/year&gt;&lt;pub-dates&gt;&lt;date&gt;2018/09/25&lt;/date&gt;&lt;/pub-dates&gt;&lt;/dates&gt;&lt;publisher&gt;American Chemical Society&lt;/publisher&gt;&lt;isbn&gt;0897-4756&lt;/isbn&gt;&lt;urls&gt;&lt;related-urls&gt;&lt;url&gt;https://doi.org/10.1021/acs.chemmater.8b02590&lt;/url&gt;&lt;/related-urls&gt;&lt;/urls&gt;&lt;electronic-resource-num&gt;10.1021/acs.chemmater.8b02590&lt;/electronic-resource-num&gt;&lt;/record&gt;&lt;/Cite&gt;&lt;/EndNote&gt;</w:instrText>
      </w:r>
      <w:r w:rsidR="00CD3FC3">
        <w:fldChar w:fldCharType="separate"/>
      </w:r>
      <w:r w:rsidR="002F4165">
        <w:rPr>
          <w:noProof/>
        </w:rPr>
        <w:t>[38]</w:t>
      </w:r>
      <w:r w:rsidR="00CD3FC3">
        <w:fldChar w:fldCharType="end"/>
      </w:r>
      <w:r w:rsidR="00075276">
        <w:t xml:space="preserve">  </w:t>
      </w:r>
      <w:r w:rsidR="00EE463B">
        <w:t>The instrumentation can also be adapted for Fe speciation research through Fe core-to-core XES (CTC-XES).</w:t>
      </w:r>
    </w:p>
    <w:p w14:paraId="2E569150" w14:textId="56B5D650" w:rsidR="00C816F9" w:rsidRDefault="00396B71">
      <w:pPr>
        <w:ind w:firstLine="360"/>
      </w:pPr>
      <w:r>
        <w:t xml:space="preserve">Fe CTC-XES has gained </w:t>
      </w:r>
      <w:r w:rsidR="00C57A01">
        <w:t xml:space="preserve">substantial </w:t>
      </w:r>
      <w:r>
        <w:t>popularity as a tool for characterizing the local spin state and, indirectly, the redox state of the Fe atoms in a system for a variety of applications.</w:t>
      </w:r>
      <w:r w:rsidR="00C57A01">
        <w:fldChar w:fldCharType="begin">
          <w:fldData xml:space="preserve">PEVuZE5vdGU+PENpdGU+PEF1dGhvcj5HbGF0emVsPC9BdXRob3I+PFllYXI+MjAwNTwvWWVhcj48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</w:fldData>
        </w:fldChar>
      </w:r>
      <w:r w:rsidR="002F4165">
        <w:instrText xml:space="preserve"> ADDIN EN.CITE </w:instrText>
      </w:r>
      <w:r w:rsidR="002F4165">
        <w:fldChar w:fldCharType="begin">
          <w:fldData xml:space="preserve">PEVuZE5vdGU+PENpdGU+PEF1dGhvcj5HbGF0emVsPC9BdXRob3I+PFllYXI+MjAwNTwvWWVhcj48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</w:fldData>
        </w:fldChar>
      </w:r>
      <w:r w:rsidR="002F4165">
        <w:instrText xml:space="preserve"> ADDIN EN.CITE.DATA </w:instrText>
      </w:r>
      <w:r w:rsidR="002F4165">
        <w:fldChar w:fldCharType="end"/>
      </w:r>
      <w:r w:rsidR="00C57A01">
        <w:fldChar w:fldCharType="separate"/>
      </w:r>
      <w:r w:rsidR="002F4165">
        <w:rPr>
          <w:noProof/>
        </w:rPr>
        <w:t>[56, 57]</w:t>
      </w:r>
      <w:r w:rsidR="00C57A01">
        <w:fldChar w:fldCharType="end"/>
      </w:r>
      <w:r w:rsidR="00C57A01">
        <w:t xml:space="preserve">  </w:t>
      </w:r>
      <w:r w:rsidR="008D57A2">
        <w:t>For inorganic systems</w:t>
      </w:r>
      <w:r w:rsidR="00C57A01">
        <w:t xml:space="preserve">, </w:t>
      </w:r>
      <w:r w:rsidR="0012583F">
        <w:t xml:space="preserve">this approach has proven useful in studying </w:t>
      </w:r>
      <w:r w:rsidR="009563D9">
        <w:t>pressure-induced spin transitions in Fe-based high temperature superconductors</w:t>
      </w:r>
      <w:r w:rsidR="009563D9">
        <w:fldChar w:fldCharType="begin"/>
      </w:r>
      <w:r w:rsidR="002F4165">
        <w:instrText xml:space="preserve"> ADDIN EN.CITE &lt;EndNote&gt;&lt;Cite&gt;&lt;Author&gt;Wang&lt;/Author&gt;&lt;Year&gt;2018&lt;/Year&gt;&lt;RecNum&gt;1179&lt;/RecNum&gt;&lt;DisplayText&gt;[58]&lt;/DisplayText&gt;&lt;record&gt;&lt;rec-number&gt;1179&lt;/rec-number&gt;&lt;foreign-keys&gt;&lt;key app="EN" db-id="0r0ravrt2wt9waeftz05dzf8t5e929ftere0" timestamp="1585576923"&gt;1179&lt;/key&gt;&lt;/foreign-keys&gt;&lt;ref-type name="Journal Article"&gt;17&lt;/ref-type&gt;&lt;contributors&gt;&lt;authors&gt;&lt;author&gt;Wang, Yonggang&lt;/author&gt;&lt;author&gt;Ying, Jianjun&lt;/author&gt;&lt;author&gt;Zhou, Zhengyang&lt;/author&gt;&lt;author&gt;Sun, Junliang&lt;/author&gt;&lt;author&gt;Wen, Ting&lt;/author&gt;&lt;author&gt;Zhou, Yannan&lt;/author&gt;&lt;author&gt;Li, Nana&lt;/author&gt;&lt;author&gt;Zhang, Qian&lt;/author&gt;&lt;author&gt;Han, Fei&lt;/author&gt;&lt;author&gt;Xiao, Yuming&lt;/author&gt;&lt;author&gt;Chow, Paul&lt;/author&gt;&lt;author&gt;Yang, Wenge&lt;/author&gt;&lt;author&gt;Struzhkin, Viktor V.&lt;/author&gt;&lt;author&gt;Zhao, Yusheng&lt;/author&gt;&lt;author&gt;Mao, Ho-Kwang&lt;/author&gt;&lt;/authors&gt;&lt;/contributors&gt;&lt;titles&gt;&lt;title&gt;Emergent superconductivity in an iron-based honeycomb lattice initiated by pressure-driven spin-crossover&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pages&gt;1914-1914&lt;/pages&gt;&lt;volume&gt;9&lt;/volume&gt;&lt;number&gt;1&lt;/number&gt;&lt;dates&gt;&lt;year&gt;2018&lt;/year&gt;&lt;/dates&gt;&lt;publisher&gt;Nature Publishing Group UK&lt;/publisher&gt;&lt;isbn&gt;2041-1723&lt;/isbn&gt;&lt;accession-num&gt;29765049&lt;/accession-num&gt;&lt;urls&gt;&lt;related-urls&gt;&lt;url&gt;https://pubmed.ncbi.nlm.nih.gov/29765049&lt;/url&gt;&lt;url&gt;https://www.ncbi.nlm.nih.gov/pmc/articles/PMC5953925/&lt;/url&gt;&lt;/related-urls&gt;&lt;/urls&gt;&lt;electronic-resource-num&gt;10.1038/s41467-018-04326-1&lt;/electronic-resource-num&gt;&lt;remote-database-name&gt;PubMed&lt;/remote-database-name&gt;&lt;language&gt;eng&lt;/language&gt;&lt;/record&gt;&lt;/Cite&gt;&lt;/EndNote&gt;</w:instrText>
      </w:r>
      <w:r w:rsidR="009563D9">
        <w:fldChar w:fldCharType="separate"/>
      </w:r>
      <w:r w:rsidR="002F4165">
        <w:rPr>
          <w:noProof/>
        </w:rPr>
        <w:t>[58]</w:t>
      </w:r>
      <w:r w:rsidR="009563D9">
        <w:fldChar w:fldCharType="end"/>
      </w:r>
      <w:r w:rsidR="009563D9">
        <w:t xml:space="preserve"> and similarly in minerals found in the Earth’s interior.</w:t>
      </w:r>
      <w:r w:rsidR="009563D9">
        <w:fldChar w:fldCharType="begin">
          <w:fldData xml:space="preserve">PEVuZE5vdGU+PENpdGU+PEF1dGhvcj5DYXRhbGxpPC9BdXRob3I+PFllYXI+MjAxMDwvWWVhcj48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</w:fldData>
        </w:fldChar>
      </w:r>
      <w:r w:rsidR="002F4165">
        <w:instrText xml:space="preserve"> ADDIN EN.CITE </w:instrText>
      </w:r>
      <w:r w:rsidR="002F4165">
        <w:fldChar w:fldCharType="begin">
          <w:fldData xml:space="preserve">PEVuZE5vdGU+PENpdGU+PEF1dGhvcj5DYXRhbGxpPC9BdXRob3I+PFllYXI+MjAxMDwvWWVhcj48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</w:fldData>
        </w:fldChar>
      </w:r>
      <w:r w:rsidR="002F4165">
        <w:instrText xml:space="preserve"> ADDIN EN.CITE.DATA </w:instrText>
      </w:r>
      <w:r w:rsidR="002F4165">
        <w:fldChar w:fldCharType="end"/>
      </w:r>
      <w:r w:rsidR="009563D9">
        <w:fldChar w:fldCharType="separate"/>
      </w:r>
      <w:r w:rsidR="002F4165">
        <w:rPr>
          <w:noProof/>
        </w:rPr>
        <w:t>[59, 60]</w:t>
      </w:r>
      <w:r w:rsidR="009563D9">
        <w:fldChar w:fldCharType="end"/>
      </w:r>
      <w:r w:rsidR="008D57A2">
        <w:t xml:space="preserve">  There are also several notable examples in biological systems</w:t>
      </w:r>
      <w:r w:rsidR="00B1208F">
        <w:t>, such as</w:t>
      </w:r>
      <w:r w:rsidR="00B33F0F">
        <w:t xml:space="preserve"> </w:t>
      </w:r>
      <w:r w:rsidR="00B1208F">
        <w:t>research on</w:t>
      </w:r>
      <w:r w:rsidR="00B33F0F">
        <w:t xml:space="preserve"> metalloenzymes</w:t>
      </w:r>
      <w:r w:rsidR="00B33F0F">
        <w:fldChar w:fldCharType="begin"/>
      </w:r>
      <w:r w:rsidR="002F4165">
        <w:instrText xml:space="preserve"> ADDIN EN.CITE &lt;EndNote&gt;&lt;Cite&gt;&lt;Author&gt;Lee&lt;/Author&gt;&lt;Year&gt;2010&lt;/Year&gt;&lt;RecNum&gt;993&lt;/RecNum&gt;&lt;DisplayText&gt;[61]&lt;/DisplayText&gt;&lt;record&gt;&lt;rec-number&gt;993&lt;/rec-number&gt;&lt;foreign-keys&gt;&lt;key app="EN" db-id="0r0ravrt2wt9waeftz05dzf8t5e929ftere0" timestamp="0"&gt;993&lt;/key&gt;&lt;/foreign-keys&gt;&lt;ref-type name="Journal Article"&gt;17&lt;/ref-type&gt;&lt;contributors&gt;&lt;authors&gt;&lt;author&gt;Lee, Nicole&lt;/author&gt;&lt;author&gt;Petrenko, Taras&lt;/author&gt;&lt;author&gt;Bergmann, Uwe&lt;/author&gt;&lt;author&gt;Neese, Frank&lt;/author&gt;&lt;author&gt;DeBeer, Serena&lt;/author&gt;&lt;/authors&gt;&lt;/contributors&gt;&lt;titles&gt;&lt;title&gt;Probing Valence Orbital Composition with Iron Kβ X-ray Emission Spectroscopy&lt;/title&gt;&lt;secondary-title&gt;Journal of the American Chemical Society&lt;/secondary-title&gt;&lt;/titles&gt;&lt;periodical&gt;&lt;full-title&gt;Journal of the American Chemical Society&lt;/full-title&gt;&lt;/periodical&gt;&lt;pages&gt;9715-9727&lt;/pages&gt;&lt;volume&gt;132&lt;/volume&gt;&lt;number&gt;28&lt;/number&gt;&lt;dates&gt;&lt;year&gt;2010&lt;/year&gt;&lt;pub-dates&gt;&lt;date&gt;2010/07/21&lt;/date&gt;&lt;/pub-dates&gt;&lt;/dates&gt;&lt;publisher&gt;American Chemical Society&lt;/publisher&gt;&lt;isbn&gt;0002-7863&lt;/isbn&gt;&lt;urls&gt;&lt;related-urls&gt;&lt;url&gt;https://doi.org/10.1021/ja101281e&lt;/url&gt;&lt;/related-urls&gt;&lt;/urls&gt;&lt;electronic-resource-num&gt;10.1021/ja101281e&lt;/electronic-resource-num&gt;&lt;/record&gt;&lt;/Cite&gt;&lt;/EndNote&gt;</w:instrText>
      </w:r>
      <w:r w:rsidR="00B33F0F">
        <w:fldChar w:fldCharType="separate"/>
      </w:r>
      <w:r w:rsidR="002F4165">
        <w:rPr>
          <w:noProof/>
        </w:rPr>
        <w:t>[61]</w:t>
      </w:r>
      <w:r w:rsidR="00B33F0F">
        <w:fldChar w:fldCharType="end"/>
      </w:r>
      <w:r w:rsidR="00670DEA">
        <w:t xml:space="preserve"> </w:t>
      </w:r>
      <w:r w:rsidR="00B1208F">
        <w:t xml:space="preserve">and </w:t>
      </w:r>
      <w:r w:rsidR="00D20044">
        <w:t>heme proteins</w:t>
      </w:r>
      <w:r w:rsidR="006F69DA">
        <w:t>.</w:t>
      </w:r>
      <w:r w:rsidR="006F69DA">
        <w:fldChar w:fldCharType="begin">
          <w:fldData xml:space="preserve">PEVuZE5vdGU+PENpdGU+PEF1dGhvcj5Lb3N0ZXI8L0F1dGhvcj48WWVhcj4xOTcyPC9ZZWFyPjxS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</w:fldData>
        </w:fldChar>
      </w:r>
      <w:r w:rsidR="002F4165">
        <w:instrText xml:space="preserve"> ADDIN EN.CITE </w:instrText>
      </w:r>
      <w:r w:rsidR="002F4165">
        <w:fldChar w:fldCharType="begin">
          <w:fldData xml:space="preserve">PEVuZE5vdGU+PENpdGU+PEF1dGhvcj5Lb3N0ZXI8L0F1dGhvcj48WWVhcj4xOTcyPC9ZZWFyPjxS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</w:fldData>
        </w:fldChar>
      </w:r>
      <w:r w:rsidR="002F4165">
        <w:instrText xml:space="preserve"> ADDIN EN.CITE.DATA </w:instrText>
      </w:r>
      <w:r w:rsidR="002F4165">
        <w:fldChar w:fldCharType="end"/>
      </w:r>
      <w:r w:rsidR="006F69DA">
        <w:fldChar w:fldCharType="separate"/>
      </w:r>
      <w:r w:rsidR="002F4165">
        <w:rPr>
          <w:noProof/>
        </w:rPr>
        <w:t>[62, 63]</w:t>
      </w:r>
      <w:r w:rsidR="006F69DA">
        <w:fldChar w:fldCharType="end"/>
      </w:r>
      <w:r w:rsidR="0044282A">
        <w:t xml:space="preserve">  </w:t>
      </w:r>
      <w:r w:rsidR="00EE463B">
        <w:t>A</w:t>
      </w:r>
      <w:r w:rsidR="007D6A90">
        <w:t xml:space="preserve"> clear target </w:t>
      </w:r>
      <w:r w:rsidR="00CD61C5">
        <w:t xml:space="preserve">at the convergence of these approaches </w:t>
      </w:r>
      <w:r w:rsidR="007D6A90">
        <w:t>is the study of silicate-based minerals and glasses</w:t>
      </w:r>
      <w:r w:rsidR="00EE463B">
        <w:t xml:space="preserve"> given the rapid growth in the use of laboratory-based X-ray spectroscopy instrumentation and the utility of Fe CTC-XES measurements for a variety of dilute systems</w:t>
      </w:r>
      <w:r w:rsidR="007D6A90">
        <w:t xml:space="preserve">.  However, a careful evaluation of the sensitivity </w:t>
      </w:r>
      <w:r w:rsidR="00A90068">
        <w:t xml:space="preserve">of </w:t>
      </w:r>
      <w:r w:rsidR="007D6A90">
        <w:t xml:space="preserve">Fe CTC-XES </w:t>
      </w:r>
      <w:r w:rsidR="00CD61C5">
        <w:t>for assessing Fe redox in these materials is ne</w:t>
      </w:r>
      <w:r w:rsidR="00041D6B">
        <w:t>eded</w:t>
      </w:r>
      <w:r w:rsidR="00CD61C5">
        <w:t>.  This is especially true as the Fe-oxide series is known to demonstrate diminished sensitivity due to a charge transfer event in the photoexcited state</w:t>
      </w:r>
      <w:r w:rsidR="00731047">
        <w:t>.</w:t>
      </w:r>
      <w:r w:rsidR="00CD61C5">
        <w:fldChar w:fldCharType="begin"/>
      </w:r>
      <w:r w:rsidR="002F4165">
        <w:instrText xml:space="preserve"> ADDIN EN.CITE &lt;EndNote&gt;&lt;Cite&gt;&lt;Author&gt;Kawai&lt;/Author&gt;&lt;Year&gt;1994&lt;/Year&gt;&lt;RecNum&gt;1188&lt;/RecNum&gt;&lt;DisplayText&gt;[64]&lt;/DisplayText&gt;&lt;record&gt;&lt;rec-number&gt;1188&lt;/rec-number&gt;&lt;foreign-keys&gt;&lt;key app="EN" db-id="0r0ravrt2wt9waeftz05dzf8t5e929ftere0" timestamp="1585581477"&gt;1188&lt;/key&gt;&lt;/foreign-keys&gt;&lt;ref-type name="Journal Article"&gt;17&lt;/ref-type&gt;&lt;contributors&gt;&lt;authors&gt;&lt;author&gt;Kawai, Jun&lt;/author&gt;&lt;author&gt;Suzuki, Chikashi&lt;/author&gt;&lt;author&gt;Adachi, Hirohiko&lt;/author&gt;&lt;author&gt;Konishi, Tokuzo&lt;/author&gt;&lt;author&gt;Gohshi, Yohichi&lt;/author&gt;&lt;/authors&gt;&lt;/contributors&gt;&lt;titles&gt;&lt;title&gt;Charge-transfer effect on the linewidth of Fe K\ensuremath{\alpha} x-ray fluorescence spectra&lt;/title&gt;&lt;secondary-title&gt;Physical Review B&lt;/secondary-title&gt;&lt;/titles&gt;&lt;periodical&gt;&lt;full-title&gt;Physical Review B&lt;/full-title&gt;&lt;/periodical&gt;&lt;pages&gt;11347-11354&lt;/pages&gt;&lt;volume&gt;50&lt;/volume&gt;&lt;number&gt;16&lt;/number&gt;&lt;dates&gt;&lt;year&gt;1994&lt;/year&gt;&lt;pub-dates&gt;&lt;date&gt;10/15/&lt;/date&gt;&lt;/pub-dates&gt;&lt;/dates&gt;&lt;publisher&gt;American Physical Society&lt;/publisher&gt;&lt;urls&gt;&lt;related-urls&gt;&lt;url&gt;https://link.aps.org/doi/10.1103/PhysRevB.50.11347&lt;/url&gt;&lt;/related-urls&gt;&lt;/urls&gt;&lt;electronic-resource-num&gt;10.1103/PhysRevB.50.11347&lt;/electronic-resource-num&gt;&lt;/record&gt;&lt;/Cite&gt;&lt;/EndNote&gt;</w:instrText>
      </w:r>
      <w:r w:rsidR="00CD61C5">
        <w:fldChar w:fldCharType="separate"/>
      </w:r>
      <w:r w:rsidR="002F4165">
        <w:rPr>
          <w:noProof/>
        </w:rPr>
        <w:t>[64]</w:t>
      </w:r>
      <w:r w:rsidR="00CD61C5">
        <w:fldChar w:fldCharType="end"/>
      </w:r>
      <w:r w:rsidR="003E6D2C">
        <w:t xml:space="preserve"> </w:t>
      </w:r>
    </w:p>
    <w:p w14:paraId="7352969C" w14:textId="5B2EAA69" w:rsidR="000F47D4" w:rsidRPr="003E18F3" w:rsidRDefault="00EE463B">
      <w:pPr>
        <w:ind w:firstLine="360"/>
      </w:pPr>
      <w:r>
        <w:t xml:space="preserve">To date, </w:t>
      </w:r>
      <w:r w:rsidR="003E6D2C">
        <w:t xml:space="preserve">no reports have systematically characterized the corresponding silicates.  Here, </w:t>
      </w:r>
      <w:r w:rsidR="00B13E06">
        <w:t xml:space="preserve">we report measurement of both the Fe K-edge XANES </w:t>
      </w:r>
      <w:proofErr w:type="gramStart"/>
      <w:r w:rsidR="00B13E06">
        <w:t>and also</w:t>
      </w:r>
      <w:proofErr w:type="gramEnd"/>
      <w:r w:rsidR="00B13E06">
        <w:t xml:space="preserve"> Fe K</w:t>
      </w:r>
      <w:r w:rsidR="002E48E3">
        <w:rPr>
          <w:rFonts w:cstheme="minorHAnsi"/>
        </w:rPr>
        <w:t>β</w:t>
      </w:r>
      <w:r w:rsidR="00B13E06">
        <w:t xml:space="preserve"> XES for Fe reference oxides, several Fe-bearing silicate minerals, and four </w:t>
      </w:r>
      <w:r w:rsidR="00354012">
        <w:t xml:space="preserve">Fe-bearing silicate reference glasses chosen </w:t>
      </w:r>
      <w:r w:rsidR="002E48E3">
        <w:t>to represent geological and industrial materials</w:t>
      </w:r>
      <w:r w:rsidR="00354012">
        <w:t xml:space="preserve">.  With the XANES, we see good agreement with prior work, when it exists, and useful fits to extract the </w:t>
      </w:r>
      <w:r w:rsidR="00354012" w:rsidRPr="002E48E3">
        <w:t>Fe</w:t>
      </w:r>
      <w:r w:rsidR="002E48E3" w:rsidRPr="002E48E3">
        <w:rPr>
          <w:vertAlign w:val="superscript"/>
        </w:rPr>
        <w:t>3+</w:t>
      </w:r>
      <w:r w:rsidR="002E48E3">
        <w:t xml:space="preserve"> </w:t>
      </w:r>
      <w:r w:rsidR="00354012">
        <w:t>fraction for the new materials studied here.  The Fe K</w:t>
      </w:r>
      <w:r w:rsidR="00354012" w:rsidRPr="002E48E3">
        <w:rPr>
          <w:rFonts w:ascii="Symbol" w:hAnsi="Symbol"/>
        </w:rPr>
        <w:t>b</w:t>
      </w:r>
      <w:r w:rsidR="00354012">
        <w:t xml:space="preserve"> XES is unfortunately less informative.  Our results on the reference oxides agree with prior work.  The measurements on the silicate minerals and </w:t>
      </w:r>
      <w:r w:rsidR="00BA2A86">
        <w:t>g</w:t>
      </w:r>
      <w:r w:rsidR="00354012">
        <w:t xml:space="preserve">lasses, however, show especially strong consequences of charge transfer in the photoexcited state.  All spectra, even for samples that have a nominal </w:t>
      </w:r>
      <w:r w:rsidR="002E48E3">
        <w:t>Fe</w:t>
      </w:r>
      <w:r w:rsidR="002E48E3">
        <w:rPr>
          <w:vertAlign w:val="superscript"/>
        </w:rPr>
        <w:t>2+</w:t>
      </w:r>
      <w:r w:rsidR="002E48E3">
        <w:t xml:space="preserve"> </w:t>
      </w:r>
      <w:r w:rsidR="00354012">
        <w:t>oxidation state, have K</w:t>
      </w:r>
      <w:r w:rsidR="002E48E3">
        <w:rPr>
          <w:rFonts w:cstheme="minorHAnsi"/>
        </w:rPr>
        <w:t>β</w:t>
      </w:r>
      <w:r w:rsidR="00354012">
        <w:t xml:space="preserve"> mainline features that are close to that of a Fe</w:t>
      </w:r>
      <w:r w:rsidR="00354012" w:rsidRPr="002E48E3">
        <w:rPr>
          <w:vertAlign w:val="superscript"/>
        </w:rPr>
        <w:t>3+</w:t>
      </w:r>
      <w:r w:rsidR="00354012">
        <w:t xml:space="preserve"> reference oxide, and furthermore the mainline features do not show a systematic trend with respect to the F</w:t>
      </w:r>
      <w:r w:rsidR="002E48E3">
        <w:t>e</w:t>
      </w:r>
      <w:r w:rsidR="002E48E3">
        <w:rPr>
          <w:vertAlign w:val="superscript"/>
        </w:rPr>
        <w:t>3+</w:t>
      </w:r>
      <w:r w:rsidR="002E48E3">
        <w:t xml:space="preserve"> </w:t>
      </w:r>
      <w:r w:rsidR="00354012">
        <w:t>fractions known from the Fe K-edge XANES analysis or redox titration methods.  Hence, while</w:t>
      </w:r>
      <w:r w:rsidR="002E48E3">
        <w:t xml:space="preserve"> there is significant demand </w:t>
      </w:r>
      <w:r w:rsidR="002F4165">
        <w:t xml:space="preserve">for </w:t>
      </w:r>
      <w:r w:rsidR="002E48E3">
        <w:t>an accessible and</w:t>
      </w:r>
      <w:r w:rsidR="00354012">
        <w:t xml:space="preserve"> high-throughput method (lab-based XES) to study the Fe oxidation state</w:t>
      </w:r>
      <w:r w:rsidR="002E48E3">
        <w:t>,</w:t>
      </w:r>
      <w:r w:rsidR="00354012">
        <w:t xml:space="preserve"> an</w:t>
      </w:r>
      <w:r w:rsidR="002E48E3">
        <w:t>d while the present results show</w:t>
      </w:r>
      <w:r w:rsidR="00354012">
        <w:t xml:space="preserve"> the necessary spectra can be collected despite the low Fe concentrations and strong absorption from the silicate matrices, the underlying spectroscopy itself does not permit oxidation state determination</w:t>
      </w:r>
      <w:r w:rsidR="002E48E3">
        <w:t>s</w:t>
      </w:r>
      <w:r w:rsidR="00354012">
        <w:t xml:space="preserve">. </w:t>
      </w:r>
    </w:p>
    <w:p w14:paraId="4F089BA7" w14:textId="52B38AC7" w:rsidR="000B2E8E" w:rsidRDefault="000B2E8E" w:rsidP="000B2E8E">
      <w:pPr>
        <w:pStyle w:val="Heading2"/>
        <w:numPr>
          <w:ilvl w:val="0"/>
          <w:numId w:val="1"/>
        </w:numPr>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lastRenderedPageBreak/>
        <w:t>Methods</w:t>
      </w:r>
    </w:p>
    <w:p w14:paraId="4CDFCF08" w14:textId="10ECA9D4" w:rsidR="000B2E8E" w:rsidRDefault="00C4266C" w:rsidP="00404994">
      <w:pPr>
        <w:pStyle w:val="Heading3"/>
      </w:pPr>
      <w:r>
        <w:t>Compounds</w:t>
      </w:r>
    </w:p>
    <w:p w14:paraId="623BF2B2" w14:textId="18EBA863" w:rsidR="00C25E72" w:rsidRPr="00C25E72" w:rsidRDefault="00C25E72" w:rsidP="00C25E72">
      <w:r w:rsidRPr="006473C9">
        <w:t>The following m</w:t>
      </w:r>
      <w:r w:rsidR="00041D6B" w:rsidRPr="006473C9">
        <w:t>inerals</w:t>
      </w:r>
      <w:r w:rsidRPr="006473C9">
        <w:t xml:space="preserve"> were measured </w:t>
      </w:r>
      <w:r w:rsidR="00194EDA" w:rsidRPr="006473C9">
        <w:t xml:space="preserve">to serve as empirical standards: </w:t>
      </w:r>
      <w:proofErr w:type="spellStart"/>
      <w:r w:rsidR="00041D6B" w:rsidRPr="006473C9">
        <w:t>w</w:t>
      </w:r>
      <w:r w:rsidR="00832596">
        <w:rPr>
          <w:rFonts w:cstheme="minorHAnsi"/>
        </w:rPr>
        <w:t>ü</w:t>
      </w:r>
      <w:r w:rsidR="00041D6B" w:rsidRPr="006473C9">
        <w:t>stite</w:t>
      </w:r>
      <w:proofErr w:type="spellEnd"/>
      <w:r w:rsidR="0017123F" w:rsidRPr="006473C9">
        <w:t xml:space="preserve"> (</w:t>
      </w:r>
      <w:r w:rsidR="002300CF">
        <w:t>beamline provided</w:t>
      </w:r>
      <w:r w:rsidR="00B15EB9" w:rsidRPr="006473C9">
        <w:t xml:space="preserve"> Fe sample set</w:t>
      </w:r>
      <w:r w:rsidR="0017123F" w:rsidRPr="006473C9">
        <w:t>)</w:t>
      </w:r>
      <w:r w:rsidR="00194EDA" w:rsidRPr="006473C9">
        <w:t>, olivine</w:t>
      </w:r>
      <w:r w:rsidR="0017123F" w:rsidRPr="006473C9">
        <w:t xml:space="preserve"> (</w:t>
      </w:r>
      <w:r w:rsidR="007B111D" w:rsidRPr="006473C9">
        <w:t>peridot quality, San Carlos Reservation, Arizona, USA</w:t>
      </w:r>
      <w:r w:rsidR="0017123F" w:rsidRPr="006473C9">
        <w:t>)</w:t>
      </w:r>
      <w:r w:rsidR="00194EDA" w:rsidRPr="006473C9">
        <w:t>, staurolite</w:t>
      </w:r>
      <w:r w:rsidR="0017123F" w:rsidRPr="006473C9">
        <w:t xml:space="preserve"> (Madagascar)</w:t>
      </w:r>
      <w:r w:rsidR="00194EDA" w:rsidRPr="006473C9">
        <w:t>, hematite</w:t>
      </w:r>
      <w:r w:rsidR="0017123F" w:rsidRPr="006473C9">
        <w:t xml:space="preserve"> (</w:t>
      </w:r>
      <w:r w:rsidR="002300CF">
        <w:t>beamline</w:t>
      </w:r>
      <w:r w:rsidR="00B15EB9" w:rsidRPr="006473C9">
        <w:t xml:space="preserve"> </w:t>
      </w:r>
      <w:r w:rsidR="002300CF">
        <w:t xml:space="preserve">provided </w:t>
      </w:r>
      <w:r w:rsidR="00B15EB9" w:rsidRPr="006473C9">
        <w:t xml:space="preserve">Fe sample set </w:t>
      </w:r>
      <w:r w:rsidR="00A87E73">
        <w:t>and</w:t>
      </w:r>
      <w:r w:rsidR="00B15EB9" w:rsidRPr="006473C9">
        <w:t xml:space="preserve"> Lake Superior District, Minnesota, USA</w:t>
      </w:r>
      <w:r w:rsidR="0017123F" w:rsidRPr="006473C9">
        <w:t>)</w:t>
      </w:r>
      <w:r w:rsidR="00194EDA" w:rsidRPr="006473C9">
        <w:t>, aegirine</w:t>
      </w:r>
      <w:r w:rsidR="00F63EDF" w:rsidRPr="006473C9">
        <w:t xml:space="preserve"> (Zomba, Malawi)</w:t>
      </w:r>
      <w:r w:rsidR="00194EDA" w:rsidRPr="006473C9">
        <w:t>, and epidote</w:t>
      </w:r>
      <w:r w:rsidR="00F63EDF" w:rsidRPr="006473C9">
        <w:t xml:space="preserve"> (</w:t>
      </w:r>
      <w:proofErr w:type="spellStart"/>
      <w:r w:rsidR="0017123F" w:rsidRPr="006473C9">
        <w:t>Dalnegorsk</w:t>
      </w:r>
      <w:proofErr w:type="spellEnd"/>
      <w:r w:rsidR="0017123F" w:rsidRPr="006473C9">
        <w:t>, Russia</w:t>
      </w:r>
      <w:r w:rsidR="00F63EDF" w:rsidRPr="006473C9">
        <w:t>)</w:t>
      </w:r>
      <w:r w:rsidR="00194EDA" w:rsidRPr="006473C9">
        <w:t xml:space="preserve">.  The following </w:t>
      </w:r>
      <w:r w:rsidR="0061309C">
        <w:t xml:space="preserve">reference </w:t>
      </w:r>
      <w:r w:rsidR="00194EDA" w:rsidRPr="006473C9">
        <w:t>glass</w:t>
      </w:r>
      <w:r w:rsidR="0061309C">
        <w:t xml:space="preserve">es and minerals </w:t>
      </w:r>
      <w:r w:rsidR="00194EDA" w:rsidRPr="006473C9">
        <w:t xml:space="preserve">were measured in this work to assess the </w:t>
      </w:r>
      <w:r w:rsidR="00041D6B" w:rsidRPr="006473C9">
        <w:t>effectiveness</w:t>
      </w:r>
      <w:r w:rsidR="00194EDA" w:rsidRPr="006473C9">
        <w:t xml:space="preserve"> of Fe K</w:t>
      </w:r>
      <w:r w:rsidR="00194EDA" w:rsidRPr="006473C9">
        <w:rPr>
          <w:rFonts w:cstheme="minorHAnsi"/>
        </w:rPr>
        <w:t xml:space="preserve">β XES </w:t>
      </w:r>
      <w:r w:rsidR="00041D6B" w:rsidRPr="006473C9">
        <w:rPr>
          <w:rFonts w:cstheme="minorHAnsi"/>
        </w:rPr>
        <w:t>for</w:t>
      </w:r>
      <w:r w:rsidR="00194EDA" w:rsidRPr="006473C9">
        <w:rPr>
          <w:rFonts w:cstheme="minorHAnsi"/>
        </w:rPr>
        <w:t xml:space="preserve"> characterizing </w:t>
      </w:r>
      <w:r w:rsidR="00041D6B" w:rsidRPr="006473C9">
        <w:rPr>
          <w:rFonts w:cstheme="minorHAnsi"/>
        </w:rPr>
        <w:t>non-crystalline</w:t>
      </w:r>
      <w:r w:rsidR="00194EDA" w:rsidRPr="006473C9">
        <w:rPr>
          <w:rFonts w:cstheme="minorHAnsi"/>
        </w:rPr>
        <w:t xml:space="preserve"> silicates: BIR-1</w:t>
      </w:r>
      <w:r w:rsidR="00F624F4">
        <w:rPr>
          <w:rFonts w:cstheme="minorHAnsi"/>
        </w:rPr>
        <w:t>a</w:t>
      </w:r>
      <w:r w:rsidR="007B111D" w:rsidRPr="006473C9">
        <w:rPr>
          <w:rFonts w:cstheme="minorHAnsi"/>
        </w:rPr>
        <w:t xml:space="preserve"> (Basalt, Iceland)</w:t>
      </w:r>
      <w:r w:rsidR="00194EDA" w:rsidRPr="006473C9">
        <w:rPr>
          <w:rFonts w:cstheme="minorHAnsi"/>
        </w:rPr>
        <w:t xml:space="preserve"> from the United States Geological Survey (USGS), BCR-2 </w:t>
      </w:r>
      <w:r w:rsidR="007B111D" w:rsidRPr="006473C9">
        <w:rPr>
          <w:rFonts w:cstheme="minorHAnsi"/>
        </w:rPr>
        <w:t>(Columbia River Basalt</w:t>
      </w:r>
      <w:r w:rsidR="00863EC7" w:rsidRPr="006473C9">
        <w:rPr>
          <w:rFonts w:cstheme="minorHAnsi"/>
        </w:rPr>
        <w:t>, USA</w:t>
      </w:r>
      <w:r w:rsidR="007B111D" w:rsidRPr="006473C9">
        <w:rPr>
          <w:rFonts w:cstheme="minorHAnsi"/>
        </w:rPr>
        <w:t xml:space="preserve">) </w:t>
      </w:r>
      <w:r w:rsidR="00194EDA" w:rsidRPr="006473C9">
        <w:rPr>
          <w:rFonts w:cstheme="minorHAnsi"/>
        </w:rPr>
        <w:t>from the USGS,</w:t>
      </w:r>
      <w:r w:rsidR="00CF4615" w:rsidRPr="006473C9">
        <w:rPr>
          <w:rFonts w:cstheme="minorHAnsi"/>
        </w:rPr>
        <w:fldChar w:fldCharType="begin"/>
      </w:r>
      <w:r w:rsidR="002F4165">
        <w:rPr>
          <w:rFonts w:cstheme="minorHAnsi"/>
        </w:rPr>
        <w:instrText xml:space="preserve"> ADDIN EN.CITE &lt;EndNote&gt;&lt;Cite&gt;&lt;Author&gt;Wolf&lt;/Author&gt;&lt;Year&gt;2007&lt;/Year&gt;&lt;RecNum&gt;1349&lt;/RecNum&gt;&lt;DisplayText&gt;[65]&lt;/DisplayText&gt;&lt;record&gt;&lt;rec-number&gt;1349&lt;/rec-number&gt;&lt;foreign-keys&gt;&lt;key app="EN" db-id="0r0ravrt2wt9waeftz05dzf8t5e929ftere0" timestamp="1623773179"&gt;1349&lt;/key&gt;&lt;/foreign-keys&gt;&lt;ref-type name="Report"&gt;27&lt;/ref-type&gt;&lt;contributors&gt;&lt;authors&gt;&lt;author&gt;Wolf, Ruth E.&lt;/author&gt;&lt;author&gt;Wilson, Stephen A.&lt;/author&gt;&lt;/authors&gt;&lt;tertiary-authors&gt;&lt;author&gt;Geological, Survey&lt;/author&gt;&lt;/tertiary-authors&gt;&lt;/contributors&gt;&lt;titles&gt;&lt;title&gt;USGS Reference Materials Program: Serving the Needs of the Global Analytical Community&lt;/title&gt;&lt;secondary-title&gt;Fact Sheet&lt;/secondary-title&gt;&lt;/titles&gt;&lt;edition&gt;Version 1.0&lt;/edition&gt;&lt;dates&gt;&lt;year&gt;2007&lt;/year&gt;&lt;/dates&gt;&lt;isbn&gt;2007-3056&lt;/isbn&gt;&lt;work-type&gt;Report&lt;/work-type&gt;&lt;urls&gt;&lt;related-urls&gt;&lt;url&gt;http://pubs.er.usgs.gov/publication/fs20073056&lt;/url&gt;&lt;/related-urls&gt;&lt;/urls&gt;&lt;electronic-resource-num&gt;10.3133/fs20073056&lt;/electronic-resource-num&gt;&lt;remote-database-name&gt;USGS Publications Warehouse&lt;/remote-database-name&gt;&lt;language&gt;English&lt;/language&gt;&lt;/record&gt;&lt;/Cite&gt;&lt;/EndNote&gt;</w:instrText>
      </w:r>
      <w:r w:rsidR="00CF4615" w:rsidRPr="006473C9">
        <w:rPr>
          <w:rFonts w:cstheme="minorHAnsi"/>
        </w:rPr>
        <w:fldChar w:fldCharType="separate"/>
      </w:r>
      <w:r w:rsidR="002F4165">
        <w:rPr>
          <w:rFonts w:cstheme="minorHAnsi"/>
          <w:noProof/>
        </w:rPr>
        <w:t>[65]</w:t>
      </w:r>
      <w:r w:rsidR="00CF4615" w:rsidRPr="006473C9">
        <w:rPr>
          <w:rFonts w:cstheme="minorHAnsi"/>
        </w:rPr>
        <w:fldChar w:fldCharType="end"/>
      </w:r>
      <w:r w:rsidR="00194EDA" w:rsidRPr="006473C9">
        <w:rPr>
          <w:rFonts w:cstheme="minorHAnsi"/>
        </w:rPr>
        <w:t xml:space="preserve"> a </w:t>
      </w:r>
      <w:r w:rsidR="007B111D" w:rsidRPr="006473C9">
        <w:rPr>
          <w:rFonts w:cstheme="minorHAnsi"/>
        </w:rPr>
        <w:t>material</w:t>
      </w:r>
      <w:r w:rsidR="00194EDA" w:rsidRPr="006473C9">
        <w:rPr>
          <w:rFonts w:cstheme="minorHAnsi"/>
        </w:rPr>
        <w:t xml:space="preserve"> </w:t>
      </w:r>
      <w:r w:rsidR="007B111D" w:rsidRPr="006473C9">
        <w:rPr>
          <w:rFonts w:cstheme="minorHAnsi"/>
        </w:rPr>
        <w:t>developed</w:t>
      </w:r>
      <w:r w:rsidR="00194EDA" w:rsidRPr="006473C9">
        <w:rPr>
          <w:rFonts w:cstheme="minorHAnsi"/>
          <w:color w:val="FF0000"/>
        </w:rPr>
        <w:t xml:space="preserve"> </w:t>
      </w:r>
      <w:r w:rsidR="00194EDA" w:rsidRPr="006473C9">
        <w:rPr>
          <w:rFonts w:cstheme="minorHAnsi"/>
        </w:rPr>
        <w:t>by the American Society for Testing and Materials (ASTM) which is referred to as ASTM 0.5% in this work,</w:t>
      </w:r>
      <w:r w:rsidR="00041D6B" w:rsidRPr="006473C9">
        <w:rPr>
          <w:rFonts w:cstheme="minorHAnsi"/>
        </w:rPr>
        <w:t xml:space="preserve"> and</w:t>
      </w:r>
      <w:r w:rsidR="00194EDA" w:rsidRPr="006473C9">
        <w:rPr>
          <w:rFonts w:cstheme="minorHAnsi"/>
        </w:rPr>
        <w:t xml:space="preserve"> a similar material from ASTM referred to </w:t>
      </w:r>
      <w:r w:rsidR="00041D6B" w:rsidRPr="006473C9">
        <w:rPr>
          <w:rFonts w:cstheme="minorHAnsi"/>
        </w:rPr>
        <w:t xml:space="preserve">here </w:t>
      </w:r>
      <w:r w:rsidR="00194EDA" w:rsidRPr="006473C9">
        <w:rPr>
          <w:rFonts w:cstheme="minorHAnsi"/>
        </w:rPr>
        <w:t>as ASTM 1.5%</w:t>
      </w:r>
      <w:r w:rsidR="00041D6B" w:rsidRPr="006473C9">
        <w:rPr>
          <w:rFonts w:cstheme="minorHAnsi"/>
        </w:rPr>
        <w:t>.</w:t>
      </w:r>
      <w:r w:rsidR="00924E84">
        <w:rPr>
          <w:rFonts w:cstheme="minorHAnsi"/>
        </w:rPr>
        <w:t xml:space="preserve">  </w:t>
      </w:r>
      <w:bookmarkStart w:id="1" w:name="_Hlk87358704"/>
      <w:r w:rsidR="00924E84">
        <w:rPr>
          <w:rFonts w:cstheme="minorHAnsi"/>
        </w:rPr>
        <w:t>Table S1 provides compositional information for ASTM 0.5% and ASTM 1.5%.</w:t>
      </w:r>
      <w:bookmarkEnd w:id="1"/>
    </w:p>
    <w:p w14:paraId="53AAD884" w14:textId="77777777" w:rsidR="001C7E70" w:rsidRDefault="001C7E70" w:rsidP="001C7E70">
      <w:pPr>
        <w:pStyle w:val="Heading3"/>
      </w:pPr>
      <w:r>
        <w:t>X-ray Absorption Fine Structure (XAFS): Experiment and Analysis</w:t>
      </w:r>
    </w:p>
    <w:p w14:paraId="5C41184B" w14:textId="19BD9782" w:rsidR="001C7E70" w:rsidRDefault="00FF01B1" w:rsidP="00404994">
      <w:r>
        <w:t>The excitation mechanism of XAFS is d</w:t>
      </w:r>
      <w:r w:rsidR="00F83943">
        <w:t xml:space="preserve">epicted in Fig. 1 </w:t>
      </w:r>
      <w:proofErr w:type="spellStart"/>
      <w:proofErr w:type="gramStart"/>
      <w:r w:rsidR="00F83943">
        <w:t>a,c</w:t>
      </w:r>
      <w:proofErr w:type="spellEnd"/>
      <w:r w:rsidR="00F83943">
        <w:t>.</w:t>
      </w:r>
      <w:proofErr w:type="gramEnd"/>
      <w:r w:rsidR="00F83943">
        <w:t xml:space="preserve"> </w:t>
      </w:r>
      <w:r w:rsidR="001C7E70">
        <w:t xml:space="preserve">The Fe K-edge XAFS results were acquired on beamline 6-BM at the National Synchrotron Light Source II (NSLS-II).  </w:t>
      </w:r>
      <w:bookmarkStart w:id="2" w:name="_Hlk87365426"/>
      <w:r w:rsidR="001C7E70">
        <w:t xml:space="preserve">X-rays were delivered by a 3-pole wiggler source, were unfocused, and were analyzed by a </w:t>
      </w:r>
      <w:proofErr w:type="gramStart"/>
      <w:r w:rsidR="001C7E70">
        <w:t>Si(</w:t>
      </w:r>
      <w:proofErr w:type="gramEnd"/>
      <w:r w:rsidR="001C7E70">
        <w:t>111) monochromator</w:t>
      </w:r>
      <w:r w:rsidR="00711EF8">
        <w:t xml:space="preserve"> with an energy resolution of approximately 0.9 eV at the Fe K-edge</w:t>
      </w:r>
      <w:r w:rsidR="001C7E70">
        <w:t xml:space="preserve">.  </w:t>
      </w:r>
      <w:r w:rsidR="00711EF8">
        <w:t xml:space="preserve">High-order harmonics were rejected via a Si stripe on a harmonic rejection mirror at a deflection angle of 7 </w:t>
      </w:r>
      <w:proofErr w:type="spellStart"/>
      <w:r w:rsidR="00711EF8">
        <w:t>millirad</w:t>
      </w:r>
      <w:proofErr w:type="spellEnd"/>
      <w:r w:rsidR="00711EF8">
        <w:t xml:space="preserve">.  </w:t>
      </w:r>
      <w:bookmarkEnd w:id="2"/>
      <w:r w:rsidR="001C7E70" w:rsidRPr="006473C9">
        <w:t>Mineral and glass materials</w:t>
      </w:r>
      <w:r w:rsidR="001C7E70" w:rsidRPr="006473C9">
        <w:rPr>
          <w:color w:val="FF0000"/>
        </w:rPr>
        <w:t xml:space="preserve"> </w:t>
      </w:r>
      <w:r w:rsidR="001C7E70" w:rsidRPr="006473C9">
        <w:t>except for NSLS-II sourced samples were ground to a fine powder in a low moisture (</w:t>
      </w:r>
      <w:r w:rsidR="001C7E70" w:rsidRPr="006473C9">
        <w:rPr>
          <w:rFonts w:cstheme="minorHAnsi"/>
        </w:rPr>
        <w:t>≈</w:t>
      </w:r>
      <w:r w:rsidR="001C7E70" w:rsidRPr="006473C9">
        <w:t xml:space="preserve"> 0 ppm</w:t>
      </w:r>
      <w:r w:rsidR="002300CF">
        <w:t>, where 1 ppm is 1 mg of the gas of interest per kg of total gas</w:t>
      </w:r>
      <w:r w:rsidR="001C7E70" w:rsidRPr="006473C9">
        <w:t>), low oxygen (</w:t>
      </w:r>
      <w:r w:rsidR="002677F7">
        <w:rPr>
          <w:rFonts w:cstheme="minorHAnsi"/>
        </w:rPr>
        <w:t>&lt;</w:t>
      </w:r>
      <w:r w:rsidR="001C7E70" w:rsidRPr="006473C9">
        <w:rPr>
          <w:rFonts w:cstheme="minorHAnsi"/>
        </w:rPr>
        <w:t xml:space="preserve"> </w:t>
      </w:r>
      <w:r w:rsidR="002677F7">
        <w:t>1.0</w:t>
      </w:r>
      <w:r w:rsidR="001C7E70" w:rsidRPr="006473C9">
        <w:t xml:space="preserve"> ppm), </w:t>
      </w:r>
      <w:r w:rsidR="001C7E70">
        <w:t xml:space="preserve">inert environment </w:t>
      </w:r>
      <w:r w:rsidR="001C7E70" w:rsidRPr="006473C9">
        <w:t>with an agate mortar and pestle</w:t>
      </w:r>
      <w:r w:rsidR="001C7E70">
        <w:t xml:space="preserve"> on a cold pad</w:t>
      </w:r>
      <w:r w:rsidR="001C7E70" w:rsidRPr="006473C9">
        <w:t xml:space="preserve">. Coarse particles were rejected via the sedimentation method, which was repeated </w:t>
      </w:r>
      <w:r w:rsidR="001C7E70">
        <w:t>in triplicate and sizing confirmed by optical microscopy</w:t>
      </w:r>
      <w:r w:rsidR="001C7E70" w:rsidRPr="006473C9">
        <w:t>.</w:t>
      </w:r>
      <w:r w:rsidR="001C7E70" w:rsidRPr="006473C9">
        <w:fldChar w:fldCharType="begin"/>
      </w:r>
      <w:r w:rsidR="002F4165">
        <w:instrText xml:space="preserve"> ADDIN EN.CITE &lt;EndNote&gt;&lt;Cite&gt;&lt;Author&gt;Bunker&lt;/Author&gt;&lt;Year&gt;2010&lt;/Year&gt;&lt;RecNum&gt;290&lt;/RecNum&gt;&lt;DisplayText&gt;[66]&lt;/DisplayText&gt;&lt;record&gt;&lt;rec-number&gt;290&lt;/rec-number&gt;&lt;foreign-keys&gt;&lt;key app="EN" db-id="0r0ravrt2wt9waeftz05dzf8t5e929ftere0" timestamp="0"&gt;290&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1C7E70" w:rsidRPr="006473C9">
        <w:fldChar w:fldCharType="separate"/>
      </w:r>
      <w:r w:rsidR="002F4165">
        <w:rPr>
          <w:noProof/>
        </w:rPr>
        <w:t>[66]</w:t>
      </w:r>
      <w:r w:rsidR="001C7E70" w:rsidRPr="006473C9">
        <w:fldChar w:fldCharType="end"/>
      </w:r>
      <w:r w:rsidR="001C7E70" w:rsidRPr="006473C9">
        <w:t xml:space="preserve">  After sedimentation, the materials were spread onto polyimide tape using a fine brush. Particle sizes and coverage were checked using a 5 MP microscope (AM7515MT8A, Dino-Lite Edge Series).  Several layers of the tape enclosed samples were stacked to reduce the possibility of pinholes.</w:t>
      </w:r>
      <w:r w:rsidR="001C7E70" w:rsidRPr="006473C9">
        <w:rPr>
          <w:color w:val="FF0000"/>
        </w:rPr>
        <w:t xml:space="preserve"> </w:t>
      </w:r>
      <w:r w:rsidR="00711EF8">
        <w:rPr>
          <w:color w:val="FF0000"/>
        </w:rPr>
        <w:t xml:space="preserve"> </w:t>
      </w:r>
      <w:r w:rsidR="001C7E70" w:rsidRPr="006473C9">
        <w:t>Spectra were collected in transmission or fluorescence mode.</w:t>
      </w:r>
      <w:r w:rsidR="001C7E70">
        <w:t xml:space="preserve">  A reference Fe foil between two downstream ionization chambers was used to align all spectra to a universal scale according to the first derivative peak reported at 7110.75 eV by Kraft et al.</w:t>
      </w:r>
      <w:r w:rsidR="001C7E70">
        <w:fldChar w:fldCharType="begin"/>
      </w:r>
      <w:r w:rsidR="002F4165">
        <w:instrText xml:space="preserve"> ADDIN EN.CITE &lt;EndNote&gt;&lt;Cite&gt;&lt;Author&gt;Kraft&lt;/Author&gt;&lt;Year&gt;1996&lt;/Year&gt;&lt;RecNum&gt;1238&lt;/RecNum&gt;&lt;DisplayText&gt;[67]&lt;/DisplayText&gt;&lt;record&gt;&lt;rec-number&gt;1238&lt;/rec-number&gt;&lt;foreign-keys&gt;&lt;key app="EN" db-id="0r0ravrt2wt9waeftz05dzf8t5e929ftere0" timestamp="1589336119"&gt;1238&lt;/key&gt;&lt;/foreign-keys&gt;&lt;ref-type name="Journal Article"&gt;17&lt;/ref-type&gt;&lt;contributors&gt;&lt;authors&gt;&lt;author&gt;Kraft, S.&lt;/author&gt;&lt;author&gt;Stümpel, J.&lt;/author&gt;&lt;author&gt;Becker, P.&lt;/author&gt;&lt;author&gt;Kuetgens, U.&lt;/author&gt;&lt;/authors&gt;&lt;/contributors&gt;&lt;titles&gt;&lt;title&gt;High resolution x‐ray absorption spectroscopy with absolute energy calibration for the determination of absorption edge energies&lt;/title&gt;&lt;secondary-title&gt;Review of Scientific Instruments&lt;/secondary-title&gt;&lt;/titles&gt;&lt;periodical&gt;&lt;full-title&gt;Review of Scientific Instruments&lt;/full-title&gt;&lt;/periodical&gt;&lt;pages&gt;681-687&lt;/pages&gt;&lt;volume&gt;67&lt;/volume&gt;&lt;number&gt;3&lt;/number&gt;&lt;dates&gt;&lt;year&gt;1996&lt;/year&gt;&lt;pub-dates&gt;&lt;date&gt;1996/03/01&lt;/date&gt;&lt;/pub-dates&gt;&lt;/dates&gt;&lt;publisher&gt;American Institute of Physics&lt;/publisher&gt;&lt;isbn&gt;0034-6748&lt;/isbn&gt;&lt;urls&gt;&lt;related-urls&gt;&lt;url&gt;https://doi.org/10.1063/1.1146657&lt;/url&gt;&lt;/related-urls&gt;&lt;/urls&gt;&lt;electronic-resource-num&gt;10.1063/1.1146657&lt;/electronic-resource-num&gt;&lt;access-date&gt;2020/05/12&lt;/access-date&gt;&lt;/record&gt;&lt;/Cite&gt;&lt;/EndNote&gt;</w:instrText>
      </w:r>
      <w:r w:rsidR="001C7E70">
        <w:fldChar w:fldCharType="separate"/>
      </w:r>
      <w:r w:rsidR="002F4165">
        <w:rPr>
          <w:noProof/>
        </w:rPr>
        <w:t>[67]</w:t>
      </w:r>
      <w:r w:rsidR="001C7E70">
        <w:fldChar w:fldCharType="end"/>
      </w:r>
      <w:r w:rsidR="001C7E70">
        <w:t xml:space="preserve">  </w:t>
      </w:r>
    </w:p>
    <w:p w14:paraId="745DF5C7" w14:textId="70948992" w:rsidR="001C7E70" w:rsidRDefault="001C7E70" w:rsidP="00404994">
      <w:pPr>
        <w:ind w:firstLine="360"/>
      </w:pPr>
      <w:r>
        <w:t>Data processing and normalization was performed according to standard methods available in the Demeter package.</w:t>
      </w:r>
      <w:r>
        <w:fldChar w:fldCharType="begin"/>
      </w:r>
      <w:r w:rsidR="002F4165">
        <w:instrText xml:space="preserve"> ADDIN EN.CITE &lt;EndNote&gt;&lt;Cite&gt;&lt;Author&gt;Ravel&lt;/Author&gt;&lt;Year&gt;2005&lt;/Year&gt;&lt;RecNum&gt;66&lt;/RecNum&gt;&lt;DisplayText&gt;[68]&lt;/DisplayText&gt;&lt;record&gt;&lt;rec-number&gt;66&lt;/rec-number&gt;&lt;foreign-keys&gt;&lt;key app="EN" db-id="0r0ravrt2wt9waeftz05dzf8t5e929ftere0" timestamp="0"&gt;66&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dates&gt;&lt;isbn&gt;0909-0495&lt;/isbn&gt;&lt;urls&gt;&lt;related-urls&gt;&lt;url&gt;https://doi.org/10.1107/S0909049505012719&lt;/url&gt;&lt;/related-urls&gt;&lt;/urls&gt;&lt;electronic-resource-num&gt;doi:10.1107/S0909049505012719&lt;/electronic-resource-num&gt;&lt;/record&gt;&lt;/Cite&gt;&lt;/EndNote&gt;</w:instrText>
      </w:r>
      <w:r>
        <w:fldChar w:fldCharType="separate"/>
      </w:r>
      <w:r w:rsidR="002F4165">
        <w:rPr>
          <w:noProof/>
        </w:rPr>
        <w:t>[68]</w:t>
      </w:r>
      <w:r>
        <w:fldChar w:fldCharType="end"/>
      </w:r>
      <w:r>
        <w:t xml:space="preserve">  Next, the LMFIT package and its built-in mathematical functions were used to fit the features and backgrounds in the pre-edge region of each XANES spectrum.</w:t>
      </w:r>
      <w:r>
        <w:fldChar w:fldCharType="begin"/>
      </w:r>
      <w:r w:rsidR="002F4165">
        <w:instrText xml:space="preserve"> ADDIN EN.CITE &lt;EndNote&gt;&lt;Cite&gt;&lt;Author&gt;Newville&lt;/Author&gt;&lt;Year&gt;2014&lt;/Year&gt;&lt;RecNum&gt;1277&lt;/RecNum&gt;&lt;DisplayText&gt;[69]&lt;/DisplayText&gt;&lt;record&gt;&lt;rec-number&gt;1277&lt;/rec-number&gt;&lt;foreign-keys&gt;&lt;key app="EN" db-id="0r0ravrt2wt9waeftz05dzf8t5e929ftere0" timestamp="1607375041"&gt;1277&lt;/key&gt;&lt;/foreign-keys&gt;&lt;ref-type name="Computer Program"&gt;9&lt;/ref-type&gt;&lt;contributors&gt;&lt;authors&gt;&lt;author&gt;Newville, Matthew&lt;/author&gt;&lt;author&gt;Stensitzki, Till&lt;/author&gt;&lt;author&gt;Allen, Daniel B.&lt;/author&gt;&lt;author&gt;Ingargiola,  Antonino&lt;/author&gt;&lt;/authors&gt;&lt;/contributors&gt;&lt;titles&gt;&lt;title&gt;LMFIT: Non-Linear Least-Square Minimization and Curve-Fitting for Python&lt;/title&gt;&lt;/titles&gt;&lt;edition&gt;1.0.1&lt;/edition&gt;&lt;dates&gt;&lt;year&gt;2014&lt;/year&gt;&lt;/dates&gt;&lt;publisher&gt;Zenodo&lt;/publisher&gt;&lt;urls&gt;&lt;related-urls&gt;&lt;url&gt;https://doi.org/10.5281/zenodo.11813&lt;/url&gt;&lt;/related-urls&gt;&lt;/urls&gt;&lt;electronic-resource-num&gt;10.5281/zenodo.11813&lt;/electronic-resource-num&gt;&lt;/record&gt;&lt;/Cite&gt;&lt;/EndNote&gt;</w:instrText>
      </w:r>
      <w:r>
        <w:fldChar w:fldCharType="separate"/>
      </w:r>
      <w:r w:rsidR="002F4165">
        <w:rPr>
          <w:noProof/>
        </w:rPr>
        <w:t>[69]</w:t>
      </w:r>
      <w:r>
        <w:fldChar w:fldCharType="end"/>
      </w:r>
      <w:r>
        <w:t xml:space="preserve">  Note that proper selection of a background model is crucial to achieving an accurate and manageable analysis</w:t>
      </w:r>
      <w:r w:rsidR="002677F7">
        <w:t xml:space="preserve">. This is completed </w:t>
      </w:r>
      <w:r>
        <w:t>with two Gaussian functions</w:t>
      </w:r>
      <w:r w:rsidR="00645A54">
        <w:t xml:space="preserve"> in accordance with established procedures</w:t>
      </w:r>
      <w:r w:rsidR="002677F7">
        <w:t>.</w:t>
      </w:r>
      <w:r w:rsidR="00645A54">
        <w:fldChar w:fldCharType="begin"/>
      </w:r>
      <w:r w:rsidR="00E557E5">
        <w:instrText xml:space="preserve"> ADDIN EN.CITE &lt;EndNote&gt;&lt;Cite&gt;&lt;Author&gt;Wilke&lt;/Author&gt;&lt;Year&gt;2005&lt;/Year&gt;&lt;RecNum&gt;1143&lt;/RecNum&gt;&lt;DisplayText&gt;[22]&lt;/DisplayText&gt;&lt;record&gt;&lt;rec-number&gt;1143&lt;/rec-number&gt;&lt;foreign-keys&gt;&lt;key app="EN" db-id="0r0ravrt2wt9waeftz05dzf8t5e929ftere0" timestamp="1585327865"&gt;1143&lt;/key&gt;&lt;/foreign-keys&gt;&lt;ref-type name="Journal Article"&gt;17&lt;/ref-type&gt;&lt;contributors&gt;&lt;authors&gt;&lt;author&gt;Wilke, Max&lt;/author&gt;&lt;author&gt;Partzsch, Georg M.&lt;/author&gt;&lt;author&gt;Bernhardt, Ralf&lt;/author&gt;&lt;author&gt;Lattard, Dominique&lt;/author&gt;&lt;/authors&gt;&lt;/contributors&gt;&lt;titles&gt;&lt;title&gt;Determination of the iron oxidation state in basaltic glasses using XANES at the K-edge&lt;/title&gt;&lt;secondary-title&gt;Chemical Geology&lt;/secondary-title&gt;&lt;/titles&gt;&lt;periodical&gt;&lt;full-title&gt;Chemical Geology&lt;/full-title&gt;&lt;/periodical&gt;&lt;pages&gt;143-161&lt;/pages&gt;&lt;volume&gt;220&lt;/volume&gt;&lt;number&gt;1&lt;/number&gt;&lt;keywords&gt;&lt;keyword&gt;Fe oxidation state&lt;/keyword&gt;&lt;keyword&gt;XANES&lt;/keyword&gt;&lt;keyword&gt;Mössbauer spectroscopy&lt;/keyword&gt;&lt;/keywords&gt;&lt;dates&gt;&lt;year&gt;2005&lt;/year&gt;&lt;pub-dates&gt;&lt;date&gt;2005/07/12/&lt;/date&gt;&lt;/pub-dates&gt;&lt;/dates&gt;&lt;isbn&gt;0009-2541&lt;/isbn&gt;&lt;urls&gt;&lt;related-urls&gt;&lt;url&gt;http://www.sciencedirect.com/science/article/pii/S000925410500121X&lt;/url&gt;&lt;/related-urls&gt;&lt;/urls&gt;&lt;electronic-resource-num&gt;https://doi.org/10.1016/j.chemgeo.2005.03.004&lt;/electronic-resource-num&gt;&lt;/record&gt;&lt;/Cite&gt;&lt;/EndNote&gt;</w:instrText>
      </w:r>
      <w:r w:rsidR="00645A54">
        <w:fldChar w:fldCharType="separate"/>
      </w:r>
      <w:r w:rsidR="00E557E5">
        <w:rPr>
          <w:noProof/>
        </w:rPr>
        <w:t>[22]</w:t>
      </w:r>
      <w:r w:rsidR="00645A54">
        <w:fldChar w:fldCharType="end"/>
      </w:r>
      <w:r w:rsidR="002677F7">
        <w:t xml:space="preserve"> </w:t>
      </w:r>
      <w:r w:rsidR="00645A54">
        <w:t xml:space="preserve"> </w:t>
      </w:r>
      <w:r w:rsidR="002677F7">
        <w:t>The first function</w:t>
      </w:r>
      <w:r>
        <w:t xml:space="preserve"> represent</w:t>
      </w:r>
      <w:r w:rsidR="002677F7">
        <w:t>s</w:t>
      </w:r>
      <w:r>
        <w:t xml:space="preserve"> 1s-4d electronic transitions above the pre-edge and the other model</w:t>
      </w:r>
      <w:r w:rsidR="00645A54">
        <w:t>s</w:t>
      </w:r>
      <w:r>
        <w:t xml:space="preserve"> the edge jump.</w:t>
      </w:r>
      <w:r>
        <w:fldChar w:fldCharType="begin">
          <w:fldData xml:space="preserve">PEVuZE5vdGU+PENpdGU+PEF1dGhvcj5Cb3Vibm92PC9BdXRob3I+PFllYXI+MjAxNTwvWWVhcj48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</w:fldData>
        </w:fldChar>
      </w:r>
      <w:r w:rsidR="002F4165">
        <w:instrText xml:space="preserve"> ADDIN EN.CITE </w:instrText>
      </w:r>
      <w:r w:rsidR="002F4165">
        <w:fldChar w:fldCharType="begin">
          <w:fldData xml:space="preserve">PEVuZE5vdGU+PENpdGU+PEF1dGhvcj5Cb3Vibm92PC9BdXRob3I+PFllYXI+MjAxNTwvWWVhcj48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</w:fldData>
        </w:fldChar>
      </w:r>
      <w:r w:rsidR="002F4165">
        <w:instrText xml:space="preserve"> ADDIN EN.CITE.DATA </w:instrText>
      </w:r>
      <w:r w:rsidR="002F4165">
        <w:fldChar w:fldCharType="end"/>
      </w:r>
      <w:r>
        <w:fldChar w:fldCharType="separate"/>
      </w:r>
      <w:r w:rsidR="002F4165">
        <w:rPr>
          <w:noProof/>
        </w:rPr>
        <w:t>[70, 71]</w:t>
      </w:r>
      <w:r>
        <w:fldChar w:fldCharType="end"/>
      </w:r>
      <w:r>
        <w:t xml:space="preserve">  Likewise, two Gaussian functions were selected to represent the pre-edge features</w:t>
      </w:r>
      <w:r w:rsidR="00A87E73">
        <w:t xml:space="preserve"> </w:t>
      </w:r>
      <w:r>
        <w:t xml:space="preserve">except for </w:t>
      </w:r>
      <w:proofErr w:type="spellStart"/>
      <w:r>
        <w:t>w</w:t>
      </w:r>
      <w:r>
        <w:rPr>
          <w:rFonts w:cstheme="minorHAnsi"/>
        </w:rPr>
        <w:t>ü</w:t>
      </w:r>
      <w:r>
        <w:t>stite</w:t>
      </w:r>
      <w:proofErr w:type="spellEnd"/>
      <w:r>
        <w:t xml:space="preserve"> and hematite, which each contained three such functions.  For the latter, this was needed to represent non-local excitations which are known to occur in hematite,</w:t>
      </w:r>
      <w:r>
        <w:fldChar w:fldCharType="begin"/>
      </w:r>
      <w:r w:rsidR="002F4165">
        <w:instrText xml:space="preserve"> ADDIN EN.CITE &lt;EndNote&gt;&lt;Cite&gt;&lt;Author&gt;Glatzel&lt;/Author&gt;&lt;Year&gt;2009&lt;/Year&gt;&lt;RecNum&gt;1280&lt;/RecNum&gt;&lt;DisplayText&gt;[72]&lt;/DisplayText&gt;&lt;record&gt;&lt;rec-number&gt;1280&lt;/rec-number&gt;&lt;foreign-keys&gt;&lt;key app="EN" db-id="0r0ravrt2wt9waeftz05dzf8t5e929ftere0" timestamp="1607378579"&gt;1280&lt;/key&gt;&lt;/foreign-keys&gt;&lt;ref-type name="Journal Article"&gt;17&lt;/ref-type&gt;&lt;contributors&gt;&lt;authors&gt;&lt;author&gt;Glatzel, P.&lt;/author&gt;&lt;author&gt;Sikora, M.&lt;/author&gt;&lt;author&gt;Fernández-García, M.&lt;/author&gt;&lt;/authors&gt;&lt;/contributors&gt;&lt;titles&gt;&lt;title&gt;Resonant X-ray spectroscopy to study K absorption pre-edges in 3d transition metal compounds&lt;/title&gt;&lt;secondary-title&gt;The European Physical Journal Special Topics&lt;/secondary-title&gt;&lt;/titles&gt;&lt;periodical&gt;&lt;full-title&gt;The European Physical Journal Special Topics&lt;/full-title&gt;&lt;/periodical&gt;&lt;pages&gt;207-214&lt;/pages&gt;&lt;volume&gt;169&lt;/volume&gt;&lt;number&gt;1&lt;/number&gt;&lt;dates&gt;&lt;year&gt;2009&lt;/year&gt;&lt;pub-dates&gt;&lt;date&gt;2009/03/01&lt;/date&gt;&lt;/pub-dates&gt;&lt;/dates&gt;&lt;isbn&gt;1951-6401&lt;/isbn&gt;&lt;urls&gt;&lt;related-urls&gt;&lt;url&gt;https://doi.org/10.1140/epjst/e2009-00994-7&lt;/url&gt;&lt;/related-urls&gt;&lt;/urls&gt;&lt;electronic-resource-num&gt;10.1140/epjst/e2009-00994-7&lt;/electronic-resource-num&gt;&lt;/record&gt;&lt;/Cite&gt;&lt;/EndNote&gt;</w:instrText>
      </w:r>
      <w:r>
        <w:fldChar w:fldCharType="separate"/>
      </w:r>
      <w:r w:rsidR="002F4165">
        <w:rPr>
          <w:noProof/>
        </w:rPr>
        <w:t>[72]</w:t>
      </w:r>
      <w:r>
        <w:fldChar w:fldCharType="end"/>
      </w:r>
      <w:r>
        <w:t xml:space="preserve"> though it should be noted that reported </w:t>
      </w:r>
      <w:r w:rsidR="002677F7">
        <w:t xml:space="preserve">model </w:t>
      </w:r>
      <w:r>
        <w:t>fits</w:t>
      </w:r>
      <w:r w:rsidR="002677F7">
        <w:t xml:space="preserve"> to</w:t>
      </w:r>
      <w:r>
        <w:t xml:space="preserve"> either material’s pre-edge require more than two features.</w:t>
      </w:r>
      <w:r>
        <w:fldChar w:fldCharType="begin"/>
      </w:r>
      <w:r w:rsidR="00F8390B">
        <w:instrText xml:space="preserve"> ADDIN EN.CITE &lt;EndNote&gt;&lt;Cite&gt;&lt;Author&gt;Wilke&lt;/Author&gt;&lt;Year&gt;2001&lt;/Year&gt;&lt;RecNum&gt;1151&lt;/RecNum&gt;&lt;DisplayText&gt;[27]&lt;/DisplayText&gt;&lt;record&gt;&lt;rec-number&gt;1151&lt;/rec-number&gt;&lt;foreign-keys&gt;&lt;key app="EN" db-id="0r0ravrt2wt9waeftz05dzf8t5e929ftere0" timestamp="1585330476"&gt;1151&lt;/key&gt;&lt;/foreign-keys&gt;&lt;ref-type name="Journal Article"&gt;17&lt;/ref-type&gt;&lt;contributors&gt;&lt;authors&gt;&lt;author&gt;Wilke, Max&lt;/author&gt;&lt;author&gt;Farges, François&lt;/author&gt;&lt;author&gt;Petit, Pierre-Emmanuel&lt;/author&gt;&lt;author&gt;Brown, Gordon E., Jr.&lt;/author&gt;&lt;author&gt;Martin, François&lt;/author&gt;&lt;/authors&gt;&lt;/contributors&gt;&lt;titles&gt;&lt;title&gt;Oxidation state and coordination of Fe in minerals: An Fe K-XANES spectroscopic study&lt;/title&gt;&lt;secondary-title&gt;American Mineralogist&lt;/secondary-title&gt;&lt;/titles&gt;&lt;periodical&gt;&lt;full-title&gt;American Mineralogist&lt;/full-title&gt;&lt;/periodical&gt;&lt;pages&gt;714-730&lt;/pages&gt;&lt;volume&gt;86&lt;/volume&gt;&lt;number&gt;5-6&lt;/number&gt;&lt;dates&gt;&lt;year&gt;2001&lt;/year&gt;&lt;/dates&gt;&lt;isbn&gt;0003-004X&lt;/isbn&gt;&lt;urls&gt;&lt;related-urls&gt;&lt;url&gt;https://doi.org/10.2138/am-2001-5-612&lt;/url&gt;&lt;/related-urls&gt;&lt;/urls&gt;&lt;electronic-resource-num&gt;10.2138/am-2001-5-612&lt;/electronic-resource-num&gt;&lt;access-date&gt;3/27/2020&lt;/access-date&gt;&lt;/record&gt;&lt;/Cite&gt;&lt;/EndNote&gt;</w:instrText>
      </w:r>
      <w:r>
        <w:fldChar w:fldCharType="separate"/>
      </w:r>
      <w:r w:rsidR="00F8390B">
        <w:rPr>
          <w:noProof/>
        </w:rPr>
        <w:t>[27]</w:t>
      </w:r>
      <w:r>
        <w:fldChar w:fldCharType="end"/>
      </w:r>
      <w:r>
        <w:t xml:space="preserve">  In all fits, the width of the two Gaussian functions representing the pre-edge features were constrained to be equal and their remaining parameters were used to calculate a pre-edge centroid and total integrated intensity.  While these quantities have a rich history of revealing the redox state of Fe in minerals and glasses,</w:t>
      </w:r>
      <w:r>
        <w:fldChar w:fldCharType="begin">
          <w:fldData xml:space="preserve">PEVuZE5vdGU+PENpdGU+PEF1dGhvcj5CZXJyeTwvQXV0aG9yPjxZZWFyPjIwMDM8L1llYXI+PFJl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</w:fldData>
        </w:fldChar>
      </w:r>
      <w:r w:rsidR="002F4165">
        <w:instrText xml:space="preserve"> ADDIN EN.CITE </w:instrText>
      </w:r>
      <w:r w:rsidR="002F4165">
        <w:fldChar w:fldCharType="begin">
          <w:fldData xml:space="preserve">PEVuZE5vdGU+PENpdGU+PEF1dGhvcj5CZXJyeTwvQXV0aG9yPjxZZWFyPjIwMDM8L1llYXI+PFJl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</w:fldData>
        </w:fldChar>
      </w:r>
      <w:r w:rsidR="002F4165">
        <w:instrText xml:space="preserve"> ADDIN EN.CITE.DATA </w:instrText>
      </w:r>
      <w:r w:rsidR="002F4165">
        <w:fldChar w:fldCharType="end"/>
      </w:r>
      <w:r>
        <w:fldChar w:fldCharType="separate"/>
      </w:r>
      <w:r w:rsidR="002F4165">
        <w:rPr>
          <w:noProof/>
        </w:rPr>
        <w:t>[27, 73]</w:t>
      </w:r>
      <w:r>
        <w:fldChar w:fldCharType="end"/>
      </w:r>
      <w:r>
        <w:t xml:space="preserve"> they are also strongly dependent on the local atomic structure found at the Fe sites.  For that </w:t>
      </w:r>
      <w:r w:rsidR="00A87E73">
        <w:t>reason,</w:t>
      </w:r>
      <w:r>
        <w:t xml:space="preserve"> it is vital that the analysis employ</w:t>
      </w:r>
      <w:r w:rsidR="00A90068">
        <w:t>s</w:t>
      </w:r>
      <w:r>
        <w:t xml:space="preserve"> empirical standards that closely represent the bonding environment of Fe in the materials of interest.</w:t>
      </w:r>
      <w:r>
        <w:fldChar w:fldCharType="begin">
          <w:fldData xml:space="preserve">PEVuZE5vdGU+PENpdGU+PEF1dGhvcj5XaWxrZTwvQXV0aG9yPjxZZWFyPjIwMDk8L1llYXI+PFJl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==
</w:fldData>
        </w:fldChar>
      </w:r>
      <w:r w:rsidR="002F4165">
        <w:instrText xml:space="preserve"> ADDIN EN.CITE </w:instrText>
      </w:r>
      <w:r w:rsidR="002F4165">
        <w:fldChar w:fldCharType="begin">
          <w:fldData xml:space="preserve">PEVuZE5vdGU+PENpdGU+PEF1dGhvcj5XaWxrZTwvQXV0aG9yPjxZZWFyPjIwMDk8L1llYXI+PFJl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==
</w:fldData>
        </w:fldChar>
      </w:r>
      <w:r w:rsidR="002F4165">
        <w:instrText xml:space="preserve"> ADDIN EN.CITE.DATA </w:instrText>
      </w:r>
      <w:r w:rsidR="002F4165">
        <w:fldChar w:fldCharType="end"/>
      </w:r>
      <w:r>
        <w:fldChar w:fldCharType="separate"/>
      </w:r>
      <w:r w:rsidR="002F4165">
        <w:rPr>
          <w:noProof/>
        </w:rPr>
        <w:t>[74, 75]</w:t>
      </w:r>
      <w:r>
        <w:fldChar w:fldCharType="end"/>
      </w:r>
      <w:r>
        <w:t xml:space="preserve">  For the present systems, %Fe</w:t>
      </w:r>
      <w:r>
        <w:rPr>
          <w:vertAlign w:val="superscript"/>
        </w:rPr>
        <w:t>3+</w:t>
      </w:r>
      <w:r>
        <w:t>/</w:t>
      </w:r>
      <w:proofErr w:type="spellStart"/>
      <w:r>
        <w:t>Fe</w:t>
      </w:r>
      <w:r>
        <w:rPr>
          <w:vertAlign w:val="subscript"/>
        </w:rPr>
        <w:t>Tot</w:t>
      </w:r>
      <w:proofErr w:type="spellEnd"/>
      <w:r>
        <w:t xml:space="preserve"> values for </w:t>
      </w:r>
      <w:r w:rsidR="000A16B0">
        <w:lastRenderedPageBreak/>
        <w:t>the samples</w:t>
      </w:r>
      <w:r>
        <w:t xml:space="preserve"> were calculated using two calibration curves that rely on the energy of the pre-edge centroid.  The first was reported by Wilke et al. in a study of basaltic glasses</w:t>
      </w:r>
      <w:r>
        <w:fldChar w:fldCharType="begin"/>
      </w:r>
      <w:r w:rsidR="00E557E5">
        <w:instrText xml:space="preserve"> ADDIN EN.CITE &lt;EndNote&gt;&lt;Cite&gt;&lt;Author&gt;Wilke&lt;/Author&gt;&lt;Year&gt;2005&lt;/Year&gt;&lt;RecNum&gt;1143&lt;/RecNum&gt;&lt;DisplayText&gt;[22]&lt;/DisplayText&gt;&lt;record&gt;&lt;rec-number&gt;1143&lt;/rec-number&gt;&lt;foreign-keys&gt;&lt;key app="EN" db-id="0r0ravrt2wt9waeftz05dzf8t5e929ftere0" timestamp="1585327865"&gt;1143&lt;/key&gt;&lt;/foreign-keys&gt;&lt;ref-type name="Journal Article"&gt;17&lt;/ref-type&gt;&lt;contributors&gt;&lt;authors&gt;&lt;author&gt;Wilke, Max&lt;/author&gt;&lt;author&gt;Partzsch, Georg M.&lt;/author&gt;&lt;author&gt;Bernhardt, Ralf&lt;/author&gt;&lt;author&gt;Lattard, Dominique&lt;/author&gt;&lt;/authors&gt;&lt;/contributors&gt;&lt;titles&gt;&lt;title&gt;Determination of the iron oxidation state in basaltic glasses using XANES at the K-edge&lt;/title&gt;&lt;secondary-title&gt;Chemical Geology&lt;/secondary-title&gt;&lt;/titles&gt;&lt;periodical&gt;&lt;full-title&gt;Chemical Geology&lt;/full-title&gt;&lt;/periodical&gt;&lt;pages&gt;143-161&lt;/pages&gt;&lt;volume&gt;220&lt;/volume&gt;&lt;number&gt;1&lt;/number&gt;&lt;keywords&gt;&lt;keyword&gt;Fe oxidation state&lt;/keyword&gt;&lt;keyword&gt;XANES&lt;/keyword&gt;&lt;keyword&gt;Mössbauer spectroscopy&lt;/keyword&gt;&lt;/keywords&gt;&lt;dates&gt;&lt;year&gt;2005&lt;/year&gt;&lt;pub-dates&gt;&lt;date&gt;2005/07/12/&lt;/date&gt;&lt;/pub-dates&gt;&lt;/dates&gt;&lt;isbn&gt;0009-2541&lt;/isbn&gt;&lt;urls&gt;&lt;related-urls&gt;&lt;url&gt;http://www.sciencedirect.com/science/article/pii/S000925410500121X&lt;/url&gt;&lt;/related-urls&gt;&lt;/urls&gt;&lt;electronic-resource-num&gt;https://doi.org/10.1016/j.chemgeo.2005.03.004&lt;/electronic-resource-num&gt;&lt;/record&gt;&lt;/Cite&gt;&lt;/EndNote&gt;</w:instrText>
      </w:r>
      <w:r>
        <w:fldChar w:fldCharType="separate"/>
      </w:r>
      <w:r w:rsidR="00E557E5">
        <w:rPr>
          <w:noProof/>
        </w:rPr>
        <w:t>[22]</w:t>
      </w:r>
      <w:r>
        <w:fldChar w:fldCharType="end"/>
      </w:r>
      <w:r>
        <w:t xml:space="preserve"> and the second was developed by </w:t>
      </w:r>
      <w:proofErr w:type="spellStart"/>
      <w:r>
        <w:t>Knipping</w:t>
      </w:r>
      <w:proofErr w:type="spellEnd"/>
      <w:r>
        <w:t xml:space="preserve"> et al. for alkali silicate glasses.</w:t>
      </w:r>
      <w:r>
        <w:fldChar w:fldCharType="begin"/>
      </w:r>
      <w:r w:rsidR="002F4165">
        <w:instrText xml:space="preserve"> ADDIN EN.CITE &lt;EndNote&gt;&lt;Cite&gt;&lt;Author&gt;Knipping&lt;/Author&gt;&lt;Year&gt;2015&lt;/Year&gt;&lt;RecNum&gt;1283&lt;/RecNum&gt;&lt;DisplayText&gt;[76]&lt;/DisplayText&gt;&lt;record&gt;&lt;rec-number&gt;1283&lt;/rec-number&gt;&lt;foreign-keys&gt;&lt;key app="EN" db-id="0r0ravrt2wt9waeftz05dzf8t5e929ftere0" timestamp="1607438067"&gt;1283&lt;/key&gt;&lt;/foreign-keys&gt;&lt;ref-type name="Journal Article"&gt;17&lt;/ref-type&gt;&lt;contributors&gt;&lt;authors&gt;&lt;author&gt;Knipping, Jaayke L.&lt;/author&gt;&lt;author&gt;Behrens, Harald&lt;/author&gt;&lt;author&gt;Wilke, Max&lt;/author&gt;&lt;author&gt;Göttlicher, Jörg&lt;/author&gt;&lt;author&gt;Stabile, Paola&lt;/author&gt;&lt;/authors&gt;&lt;/contributors&gt;&lt;titles&gt;&lt;title&gt;Effect of oxygen fugacity on the coordination and oxidation state of iron in alkali bearing silicate melts&lt;/title&gt;&lt;secondary-title&gt;Chemical Geology&lt;/secondary-title&gt;&lt;/titles&gt;&lt;periodical&gt;&lt;full-title&gt;Chemical Geology&lt;/full-title&gt;&lt;/periodical&gt;&lt;pages&gt;143-154&lt;/pages&gt;&lt;volume&gt;411&lt;/volume&gt;&lt;keywords&gt;&lt;keyword&gt;Fe-oxidation state&lt;/keyword&gt;&lt;keyword&gt;Optical spectroscopy&lt;/keyword&gt;&lt;keyword&gt;XANES&lt;/keyword&gt;&lt;keyword&gt;Alkali silicate glasses&lt;/keyword&gt;&lt;keyword&gt;Fe-coordination&lt;/keyword&gt;&lt;keyword&gt;Oxygen fugacity&lt;/keyword&gt;&lt;/keywords&gt;&lt;dates&gt;&lt;year&gt;2015&lt;/year&gt;&lt;pub-dates&gt;&lt;date&gt;2015/09/14/&lt;/date&gt;&lt;/pub-dates&gt;&lt;/dates&gt;&lt;isbn&gt;0009-2541&lt;/isbn&gt;&lt;urls&gt;&lt;related-urls&gt;&lt;url&gt;http://www.sciencedirect.com/science/article/pii/S000925411500323X&lt;/url&gt;&lt;/related-urls&gt;&lt;/urls&gt;&lt;electronic-resource-num&gt;https://doi.org/10.1016/j.chemgeo.2015.07.004&lt;/electronic-resource-num&gt;&lt;/record&gt;&lt;/Cite&gt;&lt;/EndNote&gt;</w:instrText>
      </w:r>
      <w:r>
        <w:fldChar w:fldCharType="separate"/>
      </w:r>
      <w:r w:rsidR="002F4165">
        <w:rPr>
          <w:noProof/>
        </w:rPr>
        <w:t>[76]</w:t>
      </w:r>
      <w:r>
        <w:fldChar w:fldCharType="end"/>
      </w:r>
      <w:r>
        <w:t xml:space="preserve">  </w:t>
      </w:r>
      <w:r w:rsidR="000A16B0">
        <w:t>The end points of the calibration curve were set to be equal to the mean centroid position of this work’s Fe</w:t>
      </w:r>
      <w:r w:rsidR="000A16B0">
        <w:rPr>
          <w:vertAlign w:val="superscript"/>
        </w:rPr>
        <w:t>2+</w:t>
      </w:r>
      <w:r w:rsidR="000A16B0">
        <w:t xml:space="preserve"> and Fe</w:t>
      </w:r>
      <w:r w:rsidR="000A16B0">
        <w:rPr>
          <w:vertAlign w:val="superscript"/>
        </w:rPr>
        <w:t>3+</w:t>
      </w:r>
      <w:r w:rsidR="000A16B0">
        <w:t xml:space="preserve"> mineral standards t</w:t>
      </w:r>
      <w:r>
        <w:t>o ensure that the spectra in this work and the literature spectra used to form the calibration curves were on the same energy scale.  Finally, uncertainties were calculated for each calibration curve by propagating the uncertainties in the mineral centroid positions along with the uncertainties in the pre-edge feature fitting parameters after fixing the backgrounds.</w:t>
      </w:r>
      <w:r w:rsidR="000A16B0">
        <w:t xml:space="preserve"> All uncertainties are reported to one standard deviation.</w:t>
      </w:r>
    </w:p>
    <w:p w14:paraId="7CBC900D" w14:textId="3319805B" w:rsidR="00C4266C" w:rsidRDefault="00C4266C" w:rsidP="00816836">
      <w:pPr>
        <w:pStyle w:val="Heading3"/>
      </w:pPr>
      <w:r>
        <w:t>XES</w:t>
      </w:r>
      <w:r w:rsidR="00A2525E">
        <w:t>: Experiment and Analysis</w:t>
      </w:r>
    </w:p>
    <w:p w14:paraId="3D31D837" w14:textId="0495404F" w:rsidR="00FD6114" w:rsidRDefault="00F83943" w:rsidP="00C4266C">
      <w:r>
        <w:t xml:space="preserve">The excitation mechanism of XES is depicted in Fig. 1 </w:t>
      </w:r>
      <w:proofErr w:type="spellStart"/>
      <w:r>
        <w:t>a,c</w:t>
      </w:r>
      <w:proofErr w:type="spellEnd"/>
      <w:r>
        <w:t xml:space="preserve">. </w:t>
      </w:r>
      <w:r w:rsidR="00FD6114">
        <w:t>Data were collected using a laboratory-based spectrometer developed at the University of Washington</w:t>
      </w:r>
      <w:r w:rsidR="00FD6114">
        <w:fldChar w:fldCharType="begin"/>
      </w:r>
      <w:r w:rsidR="00F8390B">
        <w:instrText xml:space="preserve"> ADDIN EN.CITE &lt;EndNote&gt;&lt;Cite&gt;&lt;Author&gt;Jahrman&lt;/Author&gt;&lt;Year&gt;2019&lt;/Year&gt;&lt;RecNum&gt;363&lt;/RecNum&gt;&lt;DisplayText&gt;[33]&lt;/DisplayText&gt;&lt;record&gt;&lt;rec-number&gt;363&lt;/rec-number&gt;&lt;foreign-keys&gt;&lt;key app="EN" db-id="0r0ravrt2wt9waeftz05dzf8t5e929ftere0" timestamp="0"&gt;363&lt;/key&gt;&lt;/foreign-keys&gt;&lt;ref-type name="Journal Article"&gt;17&lt;/ref-type&gt;&lt;contributors&gt;&lt;authors&gt;&lt;author&gt;Jahrman, E. P.&lt;/author&gt;&lt;author&gt;Holden, W. M.&lt;/author&gt;&lt;author&gt;Ditter, A. S.&lt;/author&gt;&lt;author&gt;Mortensen, D. R.&lt;/author&gt;&lt;author&gt;Seidler, G. T.&lt;/author&gt;&lt;author&gt;Fister, T. T.&lt;/author&gt;&lt;author&gt;Kozimor, S. A.&lt;/author&gt;&lt;author&gt;Piper, L. F. J.&lt;/author&gt;&lt;author&gt;Rana, J.&lt;/author&gt;&lt;author&gt;Hyatt, N. C.&lt;/author&gt;&lt;author&gt;Stennett, M. C.&lt;/author&gt;&lt;/authors&gt;&lt;/contributors&gt;&lt;titles&gt;&lt;title&gt;An improved laboratory-based x-ray absorption fine structure and x-ray emission spectrometer for analytical applications in materials chemistry research&lt;/title&gt;&lt;secondary-title&gt;Review of Scientific Instruments&lt;/secondary-title&gt;&lt;/titles&gt;&lt;periodical&gt;&lt;full-title&gt;Review of Scientific Instruments&lt;/full-title&gt;&lt;/periodical&gt;&lt;pages&gt;024106&lt;/pages&gt;&lt;volume&gt;90&lt;/volume&gt;&lt;number&gt;2&lt;/number&gt;&lt;dates&gt;&lt;year&gt;2019&lt;/year&gt;&lt;/dates&gt;&lt;urls&gt;&lt;/urls&gt;&lt;electronic-resource-num&gt;10.1063/1.5049383&lt;/electronic-resource-num&gt;&lt;/record&gt;&lt;/Cite&gt;&lt;/EndNote&gt;</w:instrText>
      </w:r>
      <w:r w:rsidR="00FD6114">
        <w:fldChar w:fldCharType="separate"/>
      </w:r>
      <w:r w:rsidR="00F8390B">
        <w:rPr>
          <w:noProof/>
        </w:rPr>
        <w:t>[33]</w:t>
      </w:r>
      <w:r w:rsidR="00FD6114">
        <w:fldChar w:fldCharType="end"/>
      </w:r>
      <w:r w:rsidR="00FD6114">
        <w:t xml:space="preserve"> and based on an earlier design by Seidler et al.</w:t>
      </w:r>
      <w:r w:rsidR="00FD6114">
        <w:fldChar w:fldCharType="begin"/>
      </w:r>
      <w:r w:rsidR="00F8390B">
        <w:instrText xml:space="preserve"> ADDIN EN.CITE &lt;EndNote&gt;&lt;Cite&gt;&lt;Author&gt;Seidler&lt;/Author&gt;&lt;Year&gt;2014&lt;/Year&gt;&lt;RecNum&gt;72&lt;/RecNum&gt;&lt;DisplayText&gt;[29]&lt;/DisplayText&gt;&lt;record&gt;&lt;rec-number&gt;72&lt;/rec-number&gt;&lt;foreign-keys&gt;&lt;key app="EN" db-id="0r0ravrt2wt9waeftz05dzf8t5e929ftere0" timestamp="0"&gt;72&lt;/key&gt;&lt;/foreign-keys&gt;&lt;ref-type name="Journal Article"&gt;17&lt;/ref-type&gt;&lt;contributors&gt;&lt;authors&gt;&lt;author&gt;Seidler, G. T.&lt;/author&gt;&lt;author&gt;Mortensen, D. R.&lt;/author&gt;&lt;author&gt;Remesnik, A. J.&lt;/author&gt;&lt;author&gt;Pacold, J. I.&lt;/author&gt;&lt;author&gt;Ball, N. A.&lt;/author&gt;&lt;author&gt;Barry, N.&lt;/author&gt;&lt;author&gt;Styczinski, M.&lt;/author&gt;&lt;author&gt;Hoidn, O. R.&lt;/author&gt;&lt;/authors&gt;&lt;/contributors&gt;&lt;auth-address&gt;Univ Washington, Dept Phys, Seattle, WA 98195 USA&lt;/auth-address&gt;&lt;titles&gt;&lt;title&gt;A laboratory-based hard x-ray monochromator for high-resolution x-ray emission spectroscopy and x-ray absorption near edge structure measurements&lt;/title&gt;&lt;secondary-title&gt;Review of Scientific Instruments&lt;/secondary-title&gt;&lt;alt-title&gt;Rev Sci Instrum&lt;/alt-title&gt;&lt;/titles&gt;&lt;periodical&gt;&lt;full-title&gt;Review of Scientific Instruments&lt;/full-title&gt;&lt;/periodical&gt;&lt;pages&gt;113906&lt;/pages&gt;&lt;volume&gt;85&lt;/volume&gt;&lt;number&gt;11&lt;/number&gt;&lt;keywords&gt;&lt;keyword&gt;lithium-ion batteries&lt;/keyword&gt;&lt;keyword&gt;lini0.5mn0.5o2 cathode material&lt;/keyword&gt;&lt;keyword&gt;fine-structure technique&lt;/keyword&gt;&lt;keyword&gt;advanced photon source&lt;/keyword&gt;&lt;keyword&gt;in-situ xafs&lt;/keyword&gt;&lt;keyword&gt;exafs spectrometer&lt;/keyword&gt;&lt;keyword&gt;dispersive mode&lt;/keyword&gt;&lt;keyword&gt;high-capacity&lt;/keyword&gt;&lt;keyword&gt;electrochemical properties&lt;/keyword&gt;&lt;keyword&gt;fluorescence spectroscopy&lt;/keyword&gt;&lt;/keywords&gt;&lt;dates&gt;&lt;year&gt;2014&lt;/year&gt;&lt;pub-dates&gt;&lt;date&gt;Nov&lt;/date&gt;&lt;/pub-dates&gt;&lt;/dates&gt;&lt;isbn&gt;0034-6748&lt;/isbn&gt;&lt;accession-num&gt;WOS:000345646000272&lt;/accession-num&gt;&lt;urls&gt;&lt;related-urls&gt;&lt;url&gt;&amp;lt;Go to ISI&amp;gt;://WOS:000345646000272&lt;/url&gt;&lt;/related-urls&gt;&lt;/urls&gt;&lt;electronic-resource-num&gt;Artn 113906&amp;#xD;10.1063/1.4901599&lt;/electronic-resource-num&gt;&lt;language&gt;English&lt;/language&gt;&lt;/record&gt;&lt;/Cite&gt;&lt;/EndNote&gt;</w:instrText>
      </w:r>
      <w:r w:rsidR="00FD6114">
        <w:fldChar w:fldCharType="separate"/>
      </w:r>
      <w:r w:rsidR="00F8390B">
        <w:rPr>
          <w:noProof/>
        </w:rPr>
        <w:t>[29]</w:t>
      </w:r>
      <w:r w:rsidR="00FD6114">
        <w:fldChar w:fldCharType="end"/>
      </w:r>
      <w:r w:rsidR="00FD6114">
        <w:t xml:space="preserve">  </w:t>
      </w:r>
      <w:r w:rsidR="00EE463B">
        <w:t>An</w:t>
      </w:r>
      <w:r w:rsidR="00FD6114">
        <w:t xml:space="preserve"> X-ray tube source (</w:t>
      </w:r>
      <w:proofErr w:type="spellStart"/>
      <w:r w:rsidR="00FD6114">
        <w:t>Varex</w:t>
      </w:r>
      <w:proofErr w:type="spellEnd"/>
      <w:r w:rsidR="00901D16">
        <w:t>,</w:t>
      </w:r>
      <w:r w:rsidR="00FD6114">
        <w:t xml:space="preserve"> VF80 </w:t>
      </w:r>
      <w:r w:rsidR="00901D16">
        <w:t xml:space="preserve">- </w:t>
      </w:r>
      <w:r w:rsidR="00FD6114">
        <w:t xml:space="preserve">W anode) operating at 35 kV and 100 W total tube power was used to directly illuminate </w:t>
      </w:r>
      <w:r w:rsidR="00EE463B">
        <w:t xml:space="preserve">a </w:t>
      </w:r>
      <w:r w:rsidR="00FD6114">
        <w:t xml:space="preserve">sample </w:t>
      </w:r>
      <w:r w:rsidR="00EE463B">
        <w:t>that</w:t>
      </w:r>
      <w:r w:rsidR="00FD6114">
        <w:t xml:space="preserve"> w</w:t>
      </w:r>
      <w:r w:rsidR="00EE463B">
        <w:t>as</w:t>
      </w:r>
      <w:r w:rsidR="00FD6114">
        <w:t xml:space="preserve"> affixed </w:t>
      </w:r>
      <w:r w:rsidR="001867CF">
        <w:t>as</w:t>
      </w:r>
      <w:r w:rsidR="00EE463B">
        <w:t xml:space="preserve"> a</w:t>
      </w:r>
      <w:r w:rsidR="00FD6114">
        <w:t xml:space="preserve"> powder and aligned behind an entrance slit.  </w:t>
      </w:r>
      <w:bookmarkStart w:id="3" w:name="_Hlk87449783"/>
      <w:r w:rsidR="00FD6114">
        <w:t>The incorporation of this entrance slit</w:t>
      </w:r>
      <w:r w:rsidR="00E64B06">
        <w:t>,</w:t>
      </w:r>
      <w:r w:rsidR="00E64B06" w:rsidRPr="00E64B06">
        <w:t xml:space="preserve"> </w:t>
      </w:r>
      <w:r w:rsidR="00E64B06">
        <w:t xml:space="preserve">which </w:t>
      </w:r>
      <w:r w:rsidR="008D4E73">
        <w:t>was</w:t>
      </w:r>
      <w:r w:rsidR="00E64B06">
        <w:t xml:space="preserve"> approximately 0.8 mm</w:t>
      </w:r>
      <w:r w:rsidR="008D4E73">
        <w:t xml:space="preserve"> in width</w:t>
      </w:r>
      <w:r w:rsidR="00E64B06">
        <w:t xml:space="preserve"> and was located on </w:t>
      </w:r>
      <w:r w:rsidR="008D4E73">
        <w:t>a</w:t>
      </w:r>
      <w:r w:rsidR="00E64B06">
        <w:t xml:space="preserve"> 1-m Rowland circle,</w:t>
      </w:r>
      <w:r w:rsidR="00FD6114">
        <w:t xml:space="preserve"> allows high energy-resolution to be achieved </w:t>
      </w:r>
      <w:bookmarkEnd w:id="3"/>
      <w:r w:rsidR="00FD6114">
        <w:t xml:space="preserve">and the sample-alignment procedure has been shown to </w:t>
      </w:r>
      <w:r w:rsidR="001867CF">
        <w:t>maintain an energy scale with better than</w:t>
      </w:r>
      <w:r w:rsidR="00FD6114">
        <w:t xml:space="preserve"> 20 </w:t>
      </w:r>
      <w:proofErr w:type="spellStart"/>
      <w:r w:rsidR="00FD6114">
        <w:t>meV</w:t>
      </w:r>
      <w:proofErr w:type="spellEnd"/>
      <w:r w:rsidR="00FD6114">
        <w:t xml:space="preserve"> sample-to-sample reproducibilit</w:t>
      </w:r>
      <w:r w:rsidR="001867CF">
        <w:t>y</w:t>
      </w:r>
      <w:r w:rsidR="00FD6114">
        <w:t>.</w:t>
      </w:r>
      <w:r w:rsidR="00FD6114">
        <w:fldChar w:fldCharType="begin">
          <w:fldData xml:space="preserve">PEVuZE5vdGU+PENpdGU+PEF1dGhvcj5KYWhybWFuPC9BdXRob3I+PFllYXI+MjAxODwvWWVhcj48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</w:fldData>
        </w:fldChar>
      </w:r>
      <w:r w:rsidR="002F4165">
        <w:instrText xml:space="preserve"> ADDIN EN.CITE </w:instrText>
      </w:r>
      <w:r w:rsidR="002F4165">
        <w:fldChar w:fldCharType="begin">
          <w:fldData xml:space="preserve">PEVuZE5vdGU+PENpdGU+PEF1dGhvcj5KYWhybWFuPC9BdXRob3I+PFllYXI+MjAxODwvWWVhcj48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</w:fldData>
        </w:fldChar>
      </w:r>
      <w:r w:rsidR="002F4165">
        <w:instrText xml:space="preserve"> ADDIN EN.CITE.DATA </w:instrText>
      </w:r>
      <w:r w:rsidR="002F4165">
        <w:fldChar w:fldCharType="end"/>
      </w:r>
      <w:r w:rsidR="00FD6114">
        <w:fldChar w:fldCharType="separate"/>
      </w:r>
      <w:r w:rsidR="002F4165">
        <w:rPr>
          <w:noProof/>
        </w:rPr>
        <w:t>[42, 77, 78]</w:t>
      </w:r>
      <w:r w:rsidR="00FD6114">
        <w:fldChar w:fldCharType="end"/>
      </w:r>
      <w:r w:rsidR="00901D16">
        <w:t xml:space="preserve">  X-rays emitted by the sample were monochromatized by a spherically bent crystal analyzer (XRS Tech LLC. - Ge(620)) which was aligned in the tilt-free implementation described by Mortensen and Seidler.</w:t>
      </w:r>
      <w:r w:rsidR="00901D16">
        <w:fldChar w:fldCharType="begin"/>
      </w:r>
      <w:r w:rsidR="002F4165">
        <w:instrText xml:space="preserve"> ADDIN EN.CITE &lt;EndNote&gt;&lt;Cite&gt;&lt;Author&gt;Mortensen&lt;/Author&gt;&lt;Year&gt;2017&lt;/Year&gt;&lt;RecNum&gt;58&lt;/RecNum&gt;&lt;DisplayText&gt;[79]&lt;/DisplayText&gt;&lt;record&gt;&lt;rec-number&gt;58&lt;/rec-number&gt;&lt;foreign-keys&gt;&lt;key app="EN" db-id="0r0ravrt2wt9waeftz05dzf8t5e929ftere0" timestamp="0"&gt;58&lt;/key&gt;&lt;/foreign-keys&gt;&lt;ref-type name="Journal Article"&gt;17&lt;/ref-type&gt;&lt;contributors&gt;&lt;authors&gt;&lt;author&gt;Mortensen, Devon R.&lt;/author&gt;&lt;author&gt;Seidler, Gerald T.&lt;/author&gt;&lt;/authors&gt;&lt;/contributors&gt;&lt;titles&gt;&lt;title&gt;Robust optic alignment in a tilt-free implementation of the Rowland circle spectrometer&lt;/title&gt;&lt;secondary-title&gt;Journal of Electron Spectroscopy and Related Phenomena&lt;/secondary-title&gt;&lt;alt-title&gt;J Electron Spec&lt;/alt-title&gt;&lt;/titles&gt;&lt;periodical&gt;&lt;full-title&gt;Journal of Electron Spectroscopy and Related Phenomena&lt;/full-title&gt;&lt;/periodical&gt;&lt;pages&gt;8-15&lt;/pages&gt;&lt;volume&gt;215&lt;/volume&gt;&lt;keywords&gt;&lt;keyword&gt;Spectroscopy&lt;/keyword&gt;&lt;keyword&gt;Instrumentation&lt;/keyword&gt;&lt;keyword&gt;XANES&lt;/keyword&gt;&lt;keyword&gt;XAS&lt;/keyword&gt;&lt;keyword&gt;Optics&lt;/keyword&gt;&lt;/keywords&gt;&lt;dates&gt;&lt;year&gt;2017&lt;/year&gt;&lt;pub-dates&gt;&lt;date&gt;2//&lt;/date&gt;&lt;/pub-dates&gt;&lt;/dates&gt;&lt;isbn&gt;0368-2048&lt;/isbn&gt;&lt;urls&gt;&lt;related-urls&gt;&lt;url&gt;//www.sciencedirect.com/science/article/pii/S0368204816301025&lt;/url&gt;&lt;/related-urls&gt;&lt;/urls&gt;&lt;electronic-resource-num&gt;http://dx.doi.org/10.1016/j.elspec.2016.11.006&lt;/electronic-resource-num&gt;&lt;/record&gt;&lt;/Cite&gt;&lt;/EndNote&gt;</w:instrText>
      </w:r>
      <w:r w:rsidR="00901D16">
        <w:fldChar w:fldCharType="separate"/>
      </w:r>
      <w:r w:rsidR="002F4165">
        <w:rPr>
          <w:noProof/>
        </w:rPr>
        <w:t>[79]</w:t>
      </w:r>
      <w:r w:rsidR="00901D16">
        <w:fldChar w:fldCharType="end"/>
      </w:r>
      <w:r w:rsidR="00901D16">
        <w:t xml:space="preserve">  </w:t>
      </w:r>
      <w:r w:rsidR="0007074D">
        <w:t xml:space="preserve">The </w:t>
      </w:r>
      <w:r w:rsidR="00901D16">
        <w:t>analyzer refocused X-rays toward a</w:t>
      </w:r>
      <w:r w:rsidR="00D311A3" w:rsidRPr="00D311A3">
        <w:t xml:space="preserve"> </w:t>
      </w:r>
      <w:r w:rsidR="00D311A3">
        <w:t>s</w:t>
      </w:r>
      <w:r w:rsidR="00D311A3" w:rsidRPr="00D311A3">
        <w:t xml:space="preserve">ilicon drift </w:t>
      </w:r>
      <w:r w:rsidR="00901D16">
        <w:t>detector</w:t>
      </w:r>
      <w:r w:rsidR="00D311A3">
        <w:t xml:space="preserve"> </w:t>
      </w:r>
      <w:r w:rsidR="00901D16">
        <w:t>positioned on the Rowland circle (Amptek, X-123SDD).</w:t>
      </w:r>
      <w:r w:rsidR="00EE095A">
        <w:t xml:space="preserve">  </w:t>
      </w:r>
      <w:r w:rsidR="0007074D">
        <w:t>Spectra were</w:t>
      </w:r>
      <w:r w:rsidR="00EE095A">
        <w:t xml:space="preserve"> collected via step-scanning </w:t>
      </w:r>
      <w:r w:rsidR="003559B2">
        <w:t>in</w:t>
      </w:r>
      <w:r w:rsidR="00EE095A">
        <w:t xml:space="preserve"> 0.25 eV increments</w:t>
      </w:r>
      <w:r w:rsidR="0017521C">
        <w:t xml:space="preserve"> from 7005 to 7080 eV</w:t>
      </w:r>
      <w:r w:rsidR="00EE095A">
        <w:t>.</w:t>
      </w:r>
    </w:p>
    <w:p w14:paraId="49E6D1D2" w14:textId="76D42327" w:rsidR="00901D16" w:rsidRDefault="00901D16" w:rsidP="00C4266C">
      <w:r>
        <w:tab/>
      </w:r>
      <w:r w:rsidR="00D311A3">
        <w:t>Acquired data was processed in several steps</w:t>
      </w:r>
      <w:r w:rsidR="00EE095A">
        <w:t xml:space="preserve">.  First, </w:t>
      </w:r>
      <w:r w:rsidR="00D311A3">
        <w:t xml:space="preserve">a </w:t>
      </w:r>
      <w:r w:rsidR="00EE095A">
        <w:t xml:space="preserve">region-of-interest </w:t>
      </w:r>
      <w:r w:rsidR="00D311A3">
        <w:t>was</w:t>
      </w:r>
      <w:r w:rsidR="00EE095A">
        <w:t xml:space="preserve"> </w:t>
      </w:r>
      <w:r w:rsidR="00404994">
        <w:t>selected,</w:t>
      </w:r>
      <w:r w:rsidR="00EE095A">
        <w:t xml:space="preserve"> and a substantial portion of the background signal </w:t>
      </w:r>
      <w:r w:rsidR="00D311A3">
        <w:t>was</w:t>
      </w:r>
      <w:r w:rsidR="00EE095A">
        <w:t xml:space="preserve"> rejected</w:t>
      </w:r>
      <w:r w:rsidR="00D311A3">
        <w:t xml:space="preserve"> from all spectra</w:t>
      </w:r>
      <w:r w:rsidR="00EE095A">
        <w:t xml:space="preserve">.  </w:t>
      </w:r>
      <w:bookmarkStart w:id="4" w:name="_Hlk87527195"/>
      <w:r w:rsidR="00EE095A">
        <w:t xml:space="preserve">Second, </w:t>
      </w:r>
      <w:r w:rsidR="00D311A3">
        <w:t xml:space="preserve">the </w:t>
      </w:r>
      <w:r w:rsidR="00EE095A">
        <w:t xml:space="preserve">spectra were dead time corrected.  </w:t>
      </w:r>
      <w:r w:rsidR="00BA0769">
        <w:t xml:space="preserve">Note that, in general, this step did not change the spectra considerably as typical total count rates were a few hundred per second for the glasses to several thousand per second for the empirical standards.  Thus, typical live times did not differ from the real times by more than a fraction of a percent.  </w:t>
      </w:r>
      <w:bookmarkEnd w:id="4"/>
      <w:r w:rsidR="0017521C">
        <w:t xml:space="preserve">Third, a constant background was subtracted from the spectra according to the average of the first 5 eV of each spectrum.  Fourth, the results were integral normalized over the range 7020 </w:t>
      </w:r>
      <w:r w:rsidR="00A85DCE">
        <w:t xml:space="preserve">eV </w:t>
      </w:r>
      <w:r w:rsidR="0017521C">
        <w:t xml:space="preserve">to 7070 eV.  This fourth step involved calculating the summation of the </w:t>
      </w:r>
      <w:r w:rsidR="00CA145A">
        <w:t xml:space="preserve">count rates over this range and then reporting each point as a percentage of this total.  Finally, each sample was analyzed </w:t>
      </w:r>
      <w:r w:rsidR="00D311A3">
        <w:t>for radiation damage</w:t>
      </w:r>
      <w:r w:rsidR="00CA145A">
        <w:t xml:space="preserve">.  </w:t>
      </w:r>
      <w:r w:rsidR="004107CB">
        <w:t>D</w:t>
      </w:r>
      <w:r w:rsidR="00D311A3">
        <w:t>ata</w:t>
      </w:r>
      <w:r w:rsidR="004107CB">
        <w:t xml:space="preserve"> for this analysis</w:t>
      </w:r>
      <w:r w:rsidR="00D311A3">
        <w:t xml:space="preserve"> was collected </w:t>
      </w:r>
      <w:r w:rsidR="0007074D">
        <w:t xml:space="preserve">by </w:t>
      </w:r>
      <w:r w:rsidR="00CA145A">
        <w:t>iteratively</w:t>
      </w:r>
      <w:r w:rsidR="0007074D">
        <w:t xml:space="preserve"> acquiring scans</w:t>
      </w:r>
      <w:r w:rsidR="00CA145A">
        <w:t xml:space="preserve"> with an acquisition time of about 7.5 min</w:t>
      </w:r>
      <w:r w:rsidR="00A40AFE">
        <w:t xml:space="preserve"> </w:t>
      </w:r>
      <w:r w:rsidR="00CA145A">
        <w:t xml:space="preserve">per scan.  </w:t>
      </w:r>
      <w:r w:rsidR="0007074D">
        <w:t>From this data the</w:t>
      </w:r>
      <w:r w:rsidR="00CA145A">
        <w:t xml:space="preserve"> first moment position of the diagram line was </w:t>
      </w:r>
      <w:r w:rsidR="00D311A3">
        <w:t>calculated,</w:t>
      </w:r>
      <w:r w:rsidR="0007074D">
        <w:t xml:space="preserve"> and the </w:t>
      </w:r>
      <w:r w:rsidR="001B5BE9">
        <w:t>samples</w:t>
      </w:r>
      <w:r w:rsidR="0007074D">
        <w:t xml:space="preserve"> were p</w:t>
      </w:r>
      <w:r w:rsidR="001B5BE9">
        <w:t>artitioned into two groups</w:t>
      </w:r>
      <w:r w:rsidR="0007074D">
        <w:t>:</w:t>
      </w:r>
      <w:r w:rsidR="001B5BE9">
        <w:t xml:space="preserve"> those which were concentrated and provided intense signals, and those which were dilute and produced weaker signals.  For intense signals, the set of scans was truncated when, if at any point, a scan’s first moment position shifted by more than </w:t>
      </w:r>
      <w:r w:rsidR="00796632">
        <w:t xml:space="preserve">15 </w:t>
      </w:r>
      <w:proofErr w:type="spellStart"/>
      <w:r w:rsidR="00796632">
        <w:t>meV</w:t>
      </w:r>
      <w:proofErr w:type="spellEnd"/>
      <w:r w:rsidR="00796632">
        <w:t xml:space="preserve"> </w:t>
      </w:r>
      <w:r w:rsidR="001B5BE9">
        <w:t xml:space="preserve">from the first scan.  As this is less than the sample-to-sample reproducibility, any effects from irradiation would not contribute to a chemically meaningful change.  For especially dilute compounds, the spectra could become sufficiently noisy to make this approach impractical.  In such cases, the scans were truncated if, at any point, the first moment position deviated by more than 1.5 standard deviations from the first scan.  </w:t>
      </w:r>
      <w:r w:rsidR="004107CB">
        <w:t>This</w:t>
      </w:r>
      <w:r w:rsidR="001B5BE9">
        <w:t xml:space="preserve"> conservative approach ensured that any effects from irradiation were excluded.</w:t>
      </w:r>
    </w:p>
    <w:p w14:paraId="68531DD7" w14:textId="03EF4075" w:rsidR="009564AE" w:rsidRPr="009564AE" w:rsidRDefault="000E7666" w:rsidP="009564AE">
      <w:pPr>
        <w:pStyle w:val="Heading3"/>
      </w:pPr>
      <w:r w:rsidRPr="002E48E3">
        <w:lastRenderedPageBreak/>
        <w:t>Electronic Structure Calculations</w:t>
      </w:r>
      <w:r w:rsidR="005D44DB" w:rsidRPr="002E48E3">
        <w:t>: Spin Analysis</w:t>
      </w:r>
    </w:p>
    <w:p w14:paraId="1F685646" w14:textId="4FCB11FA" w:rsidR="002067AC" w:rsidRDefault="00857D4E">
      <w:pPr>
        <w:rPr>
          <w:rFonts w:cstheme="minorHAnsi"/>
        </w:rPr>
      </w:pPr>
      <w:r w:rsidRPr="00423E78">
        <w:t xml:space="preserve">The number of unpaired 3d electrons </w:t>
      </w:r>
      <w:r w:rsidR="00423E78" w:rsidRPr="00423E78">
        <w:t>serves a significant role in determining the spectral shape of CTC-XES features</w:t>
      </w:r>
      <w:r w:rsidR="00E108CA">
        <w:t xml:space="preserve"> (Fig. 1b)</w:t>
      </w:r>
      <w:r w:rsidR="00423E78" w:rsidRPr="00423E78">
        <w:t>.  For K</w:t>
      </w:r>
      <w:r w:rsidR="00423E78">
        <w:rPr>
          <w:rFonts w:cstheme="minorHAnsi"/>
        </w:rPr>
        <w:t>α</w:t>
      </w:r>
      <w:r w:rsidR="00423E78">
        <w:t xml:space="preserve"> XES the width of the features is governed largely by (2p,3d) exchange</w:t>
      </w:r>
      <w:r w:rsidR="001E79D3">
        <w:t xml:space="preserve"> (Fig. 1a)</w:t>
      </w:r>
      <w:r w:rsidR="00423E78">
        <w:t xml:space="preserve">.  For the spectral region studied here, the number of unpaired 3d electrons determines the intensity of the </w:t>
      </w:r>
      <w:r w:rsidR="00423E78" w:rsidRPr="00A05E17">
        <w:rPr>
          <w:rFonts w:cstheme="minorHAnsi"/>
        </w:rPr>
        <w:t>Kβ’ feature and the chemical shifts are largely governed by (3p,3d) exchange</w:t>
      </w:r>
      <w:r w:rsidR="005A050C">
        <w:rPr>
          <w:rFonts w:cstheme="minorHAnsi"/>
        </w:rPr>
        <w:t xml:space="preserve"> (Fig. 1a)</w:t>
      </w:r>
      <w:r w:rsidR="00423E78">
        <w:rPr>
          <w:rFonts w:cstheme="minorHAnsi"/>
        </w:rPr>
        <w:t>.</w:t>
      </w:r>
      <w:r w:rsidR="00423E78">
        <w:rPr>
          <w:rFonts w:cstheme="minorHAnsi"/>
        </w:rPr>
        <w:fldChar w:fldCharType="begin"/>
      </w:r>
      <w:r w:rsidR="002F4165">
        <w:rPr>
          <w:rFonts w:cstheme="minorHAnsi"/>
        </w:rPr>
        <w:instrText xml:space="preserve"> ADDIN EN.CITE &lt;EndNote&gt;&lt;Cite&gt;&lt;Author&gt;Glatzel&lt;/Author&gt;&lt;Year&gt;2005&lt;/Year&gt;&lt;RecNum&gt;37&lt;/RecNum&gt;&lt;DisplayText&gt;[56]&lt;/DisplayText&gt;&lt;record&gt;&lt;rec-number&gt;37&lt;/rec-number&gt;&lt;foreign-keys&gt;&lt;key app="EN" db-id="0r0ravrt2wt9waeftz05dzf8t5e929ftere0" timestamp="0"&gt;37&lt;/key&gt;&lt;/foreign-keys&gt;&lt;ref-type name="Journal Article"&gt;17&lt;/ref-type&gt;&lt;contributors&gt;&lt;authors&gt;&lt;author&gt;Glatzel, P.&lt;/author&gt;&lt;author&gt;Bergmann, U.&lt;/author&gt;&lt;/authors&gt;&lt;/contributors&gt;&lt;auth-address&gt;Stanford Synchrotron Radiat Lab, Stanford, CA 94309 USA&amp;#xD;Univ Utrecht, Dept Inorgan Chem &amp;amp; Catalysis, Debye Inst, NL-3584 CA Utrecht, Netherlands&lt;/auth-address&gt;&lt;titles&gt;&lt;title&gt;High resolution 1s core hole X-ray spectroscopy in 3d transition metal complexes - electronic and structural information&lt;/title&gt;&lt;secondary-title&gt;Coordination Chemistry Reviews&lt;/secondary-title&gt;&lt;alt-title&gt;Coordin Chem Rev&lt;/alt-title&gt;&lt;/titles&gt;&lt;periodical&gt;&lt;full-title&gt;Coordination Chemistry Reviews&lt;/full-title&gt;&lt;/periodical&gt;&lt;pages&gt;65-95&lt;/pages&gt;&lt;volume&gt;249&lt;/volume&gt;&lt;number&gt;1-2&lt;/number&gt;&lt;keywords&gt;&lt;keyword&gt;x-ray fluorescence&lt;/keyword&gt;&lt;keyword&gt;x-ray absorption&lt;/keyword&gt;&lt;keyword&gt;resonant inelastic x-ray scattering&lt;/keyword&gt;&lt;keyword&gt;3d transition metal&lt;/keyword&gt;&lt;keyword&gt;multiplet theory&lt;/keyword&gt;&lt;keyword&gt;electronic structured&lt;/keyword&gt;&lt;keyword&gt;chemical bonding&lt;/keyword&gt;&lt;keyword&gt;resonant raman-scattering&lt;/keyword&gt;&lt;keyword&gt;absorption fine-structure&lt;/keyword&gt;&lt;keyword&gt;nickel-iron hydrogenases&lt;/keyword&gt;&lt;keyword&gt;beta emission-spectra&lt;/keyword&gt;&lt;keyword&gt;ti-k-edge&lt;/keyword&gt;&lt;keyword&gt;fluorescence spectroscopy&lt;/keyword&gt;&lt;keyword&gt;single-crystals&lt;/keyword&gt;&lt;keyword&gt;pre-edge&lt;/keyword&gt;&lt;keyword&gt;angular-dependence&lt;/keyword&gt;&lt;keyword&gt;oxidation-states&lt;/keyword&gt;&lt;/keywords&gt;&lt;dates&gt;&lt;year&gt;2005&lt;/year&gt;&lt;pub-dates&gt;&lt;date&gt;Jan&lt;/date&gt;&lt;/pub-dates&gt;&lt;/dates&gt;&lt;isbn&gt;0010-8545&lt;/isbn&gt;&lt;accession-num&gt;WOS:000226477400004&lt;/accession-num&gt;&lt;urls&gt;&lt;related-urls&gt;&lt;url&gt;&amp;lt;Go to ISI&amp;gt;://WOS:000226477400004&lt;/url&gt;&lt;/related-urls&gt;&lt;/urls&gt;&lt;electronic-resource-num&gt;10.1016/j.ccr.2004.04.011&lt;/electronic-resource-num&gt;&lt;language&gt;English&lt;/language&gt;&lt;/record&gt;&lt;/Cite&gt;&lt;/EndNote&gt;</w:instrText>
      </w:r>
      <w:r w:rsidR="00423E78">
        <w:rPr>
          <w:rFonts w:cstheme="minorHAnsi"/>
        </w:rPr>
        <w:fldChar w:fldCharType="separate"/>
      </w:r>
      <w:r w:rsidR="002F4165">
        <w:rPr>
          <w:rFonts w:cstheme="minorHAnsi"/>
          <w:noProof/>
        </w:rPr>
        <w:t>[56]</w:t>
      </w:r>
      <w:r w:rsidR="00423E78">
        <w:rPr>
          <w:rFonts w:cstheme="minorHAnsi"/>
        </w:rPr>
        <w:fldChar w:fldCharType="end"/>
      </w:r>
      <w:r w:rsidR="00423E78">
        <w:rPr>
          <w:rFonts w:cstheme="minorHAnsi"/>
        </w:rPr>
        <w:t xml:space="preserve">  However, it should be noted that, as a secondary process, it is the number of unpaired 3d electrons in the excited state possessing a core hole which is reflected in the measured spectrum.  </w:t>
      </w:r>
    </w:p>
    <w:p w14:paraId="223CE64B" w14:textId="7CE99F18" w:rsidR="00356EF8" w:rsidRPr="00404994" w:rsidRDefault="009564AE" w:rsidP="00404994">
      <w:pPr>
        <w:ind w:firstLine="360"/>
      </w:pPr>
      <w:r w:rsidRPr="00404994">
        <w:t xml:space="preserve">In an article by Kawai et al., </w:t>
      </w:r>
      <w:r w:rsidR="002450AC" w:rsidRPr="00404994">
        <w:t xml:space="preserve">it was argued that the </w:t>
      </w:r>
      <w:r w:rsidRPr="00404994">
        <w:t>chemical insensitivity in Fe K</w:t>
      </w:r>
      <w:r w:rsidRPr="00404994">
        <w:rPr>
          <w:rFonts w:cstheme="minorHAnsi"/>
        </w:rPr>
        <w:t>α</w:t>
      </w:r>
      <w:r w:rsidRPr="00404994">
        <w:t xml:space="preserve"> XES of high-spin oxides </w:t>
      </w:r>
      <w:r w:rsidR="002450AC" w:rsidRPr="00404994">
        <w:t>was due to a charge transfer event in the photoexcited state.</w:t>
      </w:r>
      <w:r w:rsidR="002450AC" w:rsidRPr="00404994">
        <w:fldChar w:fldCharType="begin"/>
      </w:r>
      <w:r w:rsidR="002F4165">
        <w:instrText xml:space="preserve"> ADDIN EN.CITE &lt;EndNote&gt;&lt;Cite&gt;&lt;Author&gt;Kawai&lt;/Author&gt;&lt;Year&gt;1994&lt;/Year&gt;&lt;RecNum&gt;1188&lt;/RecNum&gt;&lt;DisplayText&gt;[64]&lt;/DisplayText&gt;&lt;record&gt;&lt;rec-number&gt;1188&lt;/rec-number&gt;&lt;foreign-keys&gt;&lt;key app="EN" db-id="0r0ravrt2wt9waeftz05dzf8t5e929ftere0" timestamp="1585581477"&gt;1188&lt;/key&gt;&lt;/foreign-keys&gt;&lt;ref-type name="Journal Article"&gt;17&lt;/ref-type&gt;&lt;contributors&gt;&lt;authors&gt;&lt;author&gt;Kawai, Jun&lt;/author&gt;&lt;author&gt;Suzuki, Chikashi&lt;/author&gt;&lt;author&gt;Adachi, Hirohiko&lt;/author&gt;&lt;author&gt;Konishi, Tokuzo&lt;/author&gt;&lt;author&gt;Gohshi, Yohichi&lt;/author&gt;&lt;/authors&gt;&lt;/contributors&gt;&lt;titles&gt;&lt;title&gt;Charge-transfer effect on the linewidth of Fe K\ensuremath{\alpha} x-ray fluorescence spectra&lt;/title&gt;&lt;secondary-title&gt;Physical Review B&lt;/secondary-title&gt;&lt;/titles&gt;&lt;periodical&gt;&lt;full-title&gt;Physical Review B&lt;/full-title&gt;&lt;/periodical&gt;&lt;pages&gt;11347-11354&lt;/pages&gt;&lt;volume&gt;50&lt;/volume&gt;&lt;number&gt;16&lt;/number&gt;&lt;dates&gt;&lt;year&gt;1994&lt;/year&gt;&lt;pub-dates&gt;&lt;date&gt;10/15/&lt;/date&gt;&lt;/pub-dates&gt;&lt;/dates&gt;&lt;publisher&gt;American Physical Society&lt;/publisher&gt;&lt;urls&gt;&lt;related-urls&gt;&lt;url&gt;https://link.aps.org/doi/10.1103/PhysRevB.50.11347&lt;/url&gt;&lt;/related-urls&gt;&lt;/urls&gt;&lt;electronic-resource-num&gt;10.1103/PhysRevB.50.11347&lt;/electronic-resource-num&gt;&lt;/record&gt;&lt;/Cite&gt;&lt;/EndNote&gt;</w:instrText>
      </w:r>
      <w:r w:rsidR="002450AC" w:rsidRPr="00404994">
        <w:fldChar w:fldCharType="separate"/>
      </w:r>
      <w:r w:rsidR="002F4165">
        <w:rPr>
          <w:noProof/>
        </w:rPr>
        <w:t>[64]</w:t>
      </w:r>
      <w:r w:rsidR="002450AC" w:rsidRPr="00404994">
        <w:fldChar w:fldCharType="end"/>
      </w:r>
      <w:r w:rsidR="002450AC" w:rsidRPr="00404994">
        <w:t xml:space="preserve">  </w:t>
      </w:r>
      <w:r w:rsidR="00423E78">
        <w:t>Specifically, c</w:t>
      </w:r>
      <w:r w:rsidR="002450AC" w:rsidRPr="00404994">
        <w:t>alculations on a minimal, oxygen-bearing Fe cluster showed that this process leads to a similar density of unpaired 3d electrons on both the divalent and trivalent system</w:t>
      </w:r>
      <w:r w:rsidR="00423E78">
        <w:t>.</w:t>
      </w:r>
      <w:r w:rsidR="00423E78">
        <w:rPr>
          <w:rFonts w:cstheme="minorHAnsi"/>
        </w:rPr>
        <w:t xml:space="preserve">  Motivated by that work</w:t>
      </w:r>
      <w:r w:rsidR="007A030D" w:rsidRPr="00404994">
        <w:rPr>
          <w:rFonts w:cstheme="minorHAnsi"/>
        </w:rPr>
        <w:t>,</w:t>
      </w:r>
      <w:r w:rsidR="002450AC" w:rsidRPr="00404994">
        <w:rPr>
          <w:rFonts w:cstheme="minorHAnsi"/>
        </w:rPr>
        <w:t xml:space="preserve"> </w:t>
      </w:r>
      <w:r w:rsidR="00423E78">
        <w:rPr>
          <w:rFonts w:cstheme="minorHAnsi"/>
        </w:rPr>
        <w:t xml:space="preserve">this manuscript reports </w:t>
      </w:r>
      <w:r w:rsidR="000E7666">
        <w:rPr>
          <w:rFonts w:cstheme="minorHAnsi"/>
        </w:rPr>
        <w:t xml:space="preserve">electronic structure </w:t>
      </w:r>
      <w:r w:rsidR="001B714C" w:rsidRPr="00404994">
        <w:rPr>
          <w:rFonts w:cstheme="minorHAnsi"/>
        </w:rPr>
        <w:t xml:space="preserve">calculations </w:t>
      </w:r>
      <w:r w:rsidR="00423E78">
        <w:rPr>
          <w:rFonts w:cstheme="minorHAnsi"/>
        </w:rPr>
        <w:t>on</w:t>
      </w:r>
      <w:r w:rsidR="002450AC" w:rsidRPr="00404994">
        <w:rPr>
          <w:rFonts w:cstheme="minorHAnsi"/>
        </w:rPr>
        <w:t xml:space="preserve"> four silicate minerals</w:t>
      </w:r>
      <w:r w:rsidR="00FF0AC2">
        <w:rPr>
          <w:rFonts w:cstheme="minorHAnsi"/>
        </w:rPr>
        <w:t xml:space="preserve"> as well as the two clusters reported by Kawai</w:t>
      </w:r>
      <w:r w:rsidR="006E493F">
        <w:rPr>
          <w:rFonts w:cstheme="minorHAnsi"/>
        </w:rPr>
        <w:t xml:space="preserve"> et al</w:t>
      </w:r>
      <w:r w:rsidR="002450AC" w:rsidRPr="00404994">
        <w:rPr>
          <w:rFonts w:cstheme="minorHAnsi"/>
        </w:rPr>
        <w:t xml:space="preserve">.  Experimental </w:t>
      </w:r>
      <w:proofErr w:type="spellStart"/>
      <w:r w:rsidR="002450AC" w:rsidRPr="00404994">
        <w:rPr>
          <w:rFonts w:cstheme="minorHAnsi"/>
        </w:rPr>
        <w:t>cif</w:t>
      </w:r>
      <w:proofErr w:type="spellEnd"/>
      <w:r w:rsidR="002450AC" w:rsidRPr="00404994">
        <w:rPr>
          <w:rFonts w:cstheme="minorHAnsi"/>
        </w:rPr>
        <w:t xml:space="preserve"> files</w:t>
      </w:r>
      <w:r w:rsidR="008D4CF5" w:rsidRPr="00404994">
        <w:rPr>
          <w:rFonts w:cstheme="minorHAnsi"/>
        </w:rPr>
        <w:fldChar w:fldCharType="begin">
          <w:fldData xml:space="preserve">PEVuZE5vdGU+PENpdGU+PEF1dGhvcj5Eb2xsYXNlPC9BdXRob3I+PFllYXI+MTk3MTwvWWVhcj48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==
</w:fldData>
        </w:fldChar>
      </w:r>
      <w:r w:rsidR="002F4165">
        <w:rPr>
          <w:rFonts w:cstheme="minorHAnsi"/>
        </w:rPr>
        <w:instrText xml:space="preserve"> ADDIN EN.CITE </w:instrText>
      </w:r>
      <w:r w:rsidR="002F4165">
        <w:rPr>
          <w:rFonts w:cstheme="minorHAnsi"/>
        </w:rPr>
        <w:fldChar w:fldCharType="begin">
          <w:fldData xml:space="preserve">PEVuZE5vdGU+PENpdGU+PEF1dGhvcj5Eb2xsYXNlPC9BdXRob3I+PFllYXI+MTk3MTwvWWVhcj48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==
</w:fldData>
        </w:fldChar>
      </w:r>
      <w:r w:rsidR="002F4165">
        <w:rPr>
          <w:rFonts w:cstheme="minorHAnsi"/>
        </w:rPr>
        <w:instrText xml:space="preserve"> ADDIN EN.CITE.DATA </w:instrText>
      </w:r>
      <w:r w:rsidR="002F4165">
        <w:rPr>
          <w:rFonts w:cstheme="minorHAnsi"/>
        </w:rPr>
      </w:r>
      <w:r w:rsidR="002F4165">
        <w:rPr>
          <w:rFonts w:cstheme="minorHAnsi"/>
        </w:rPr>
        <w:fldChar w:fldCharType="end"/>
      </w:r>
      <w:r w:rsidR="008D4CF5" w:rsidRPr="00404994">
        <w:rPr>
          <w:rFonts w:cstheme="minorHAnsi"/>
        </w:rPr>
      </w:r>
      <w:r w:rsidR="008D4CF5" w:rsidRPr="00404994">
        <w:rPr>
          <w:rFonts w:cstheme="minorHAnsi"/>
        </w:rPr>
        <w:fldChar w:fldCharType="separate"/>
      </w:r>
      <w:r w:rsidR="002F4165">
        <w:rPr>
          <w:rFonts w:cstheme="minorHAnsi"/>
          <w:noProof/>
        </w:rPr>
        <w:t>[80-83]</w:t>
      </w:r>
      <w:r w:rsidR="008D4CF5" w:rsidRPr="00404994">
        <w:rPr>
          <w:rFonts w:cstheme="minorHAnsi"/>
        </w:rPr>
        <w:fldChar w:fldCharType="end"/>
      </w:r>
      <w:r w:rsidR="002450AC" w:rsidRPr="00404994">
        <w:rPr>
          <w:rFonts w:cstheme="minorHAnsi"/>
        </w:rPr>
        <w:t xml:space="preserve"> were </w:t>
      </w:r>
      <w:r w:rsidR="00E867A9">
        <w:rPr>
          <w:rFonts w:cstheme="minorHAnsi"/>
        </w:rPr>
        <w:t>reduced</w:t>
      </w:r>
      <w:r w:rsidR="00E867A9" w:rsidRPr="00404994">
        <w:rPr>
          <w:rFonts w:cstheme="minorHAnsi"/>
        </w:rPr>
        <w:t xml:space="preserve"> </w:t>
      </w:r>
      <w:r w:rsidR="00D30893" w:rsidRPr="00404994">
        <w:rPr>
          <w:rFonts w:cstheme="minorHAnsi"/>
        </w:rPr>
        <w:t xml:space="preserve">to </w:t>
      </w:r>
      <w:r w:rsidR="00572563">
        <w:rPr>
          <w:rFonts w:cstheme="minorHAnsi"/>
        </w:rPr>
        <w:t xml:space="preserve">minimal </w:t>
      </w:r>
      <w:r w:rsidR="00FF0AC2">
        <w:rPr>
          <w:rFonts w:cstheme="minorHAnsi"/>
        </w:rPr>
        <w:t>charged clusters consisting of the central atom and its first coordination shell.</w:t>
      </w:r>
      <w:r w:rsidR="002450AC" w:rsidRPr="00404994">
        <w:rPr>
          <w:rFonts w:cstheme="minorHAnsi"/>
        </w:rPr>
        <w:t xml:space="preserve">  </w:t>
      </w:r>
      <w:r w:rsidR="00097292" w:rsidRPr="00404994">
        <w:rPr>
          <w:rFonts w:cstheme="minorHAnsi"/>
        </w:rPr>
        <w:t xml:space="preserve">All calculations were performed using </w:t>
      </w:r>
      <w:proofErr w:type="spellStart"/>
      <w:r w:rsidR="00097292" w:rsidRPr="00404994">
        <w:rPr>
          <w:rFonts w:cstheme="minorHAnsi"/>
        </w:rPr>
        <w:t>NWChem</w:t>
      </w:r>
      <w:proofErr w:type="spellEnd"/>
      <w:r w:rsidR="00097292" w:rsidRPr="00404994">
        <w:rPr>
          <w:rFonts w:cstheme="minorHAnsi"/>
        </w:rPr>
        <w:t>.</w:t>
      </w:r>
      <w:r w:rsidR="00620294" w:rsidRPr="00404994">
        <w:rPr>
          <w:rFonts w:cstheme="minorHAnsi"/>
        </w:rPr>
        <w:fldChar w:fldCharType="begin">
          <w:fldData xml:space="preserve">PEVuZE5vdGU+PENpdGU+PEF1dGhvcj5WYWxpZXY8L0F1dGhvcj48WWVhcj4yMDEwPC9ZZWFyPjxS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==
</w:fldData>
        </w:fldChar>
      </w:r>
      <w:r w:rsidR="002F4165">
        <w:rPr>
          <w:rFonts w:cstheme="minorHAnsi"/>
        </w:rPr>
        <w:instrText xml:space="preserve"> ADDIN EN.CITE </w:instrText>
      </w:r>
      <w:r w:rsidR="002F4165">
        <w:rPr>
          <w:rFonts w:cstheme="minorHAnsi"/>
        </w:rPr>
        <w:fldChar w:fldCharType="begin">
          <w:fldData xml:space="preserve">PEVuZE5vdGU+PENpdGU+PEF1dGhvcj5WYWxpZXY8L0F1dGhvcj48WWVhcj4yMDEwPC9ZZWFyPjxS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==
</w:fldData>
        </w:fldChar>
      </w:r>
      <w:r w:rsidR="002F4165">
        <w:rPr>
          <w:rFonts w:cstheme="minorHAnsi"/>
        </w:rPr>
        <w:instrText xml:space="preserve"> ADDIN EN.CITE.DATA </w:instrText>
      </w:r>
      <w:r w:rsidR="002F4165">
        <w:rPr>
          <w:rFonts w:cstheme="minorHAnsi"/>
        </w:rPr>
      </w:r>
      <w:r w:rsidR="002F4165">
        <w:rPr>
          <w:rFonts w:cstheme="minorHAnsi"/>
        </w:rPr>
        <w:fldChar w:fldCharType="end"/>
      </w:r>
      <w:r w:rsidR="00620294" w:rsidRPr="00404994">
        <w:rPr>
          <w:rFonts w:cstheme="minorHAnsi"/>
        </w:rPr>
      </w:r>
      <w:r w:rsidR="00620294" w:rsidRPr="00404994">
        <w:rPr>
          <w:rFonts w:cstheme="minorHAnsi"/>
        </w:rPr>
        <w:fldChar w:fldCharType="separate"/>
      </w:r>
      <w:r w:rsidR="002F4165">
        <w:rPr>
          <w:rFonts w:cstheme="minorHAnsi"/>
          <w:noProof/>
        </w:rPr>
        <w:t>[84, 85]</w:t>
      </w:r>
      <w:r w:rsidR="00620294" w:rsidRPr="00404994">
        <w:rPr>
          <w:rFonts w:cstheme="minorHAnsi"/>
        </w:rPr>
        <w:fldChar w:fldCharType="end"/>
      </w:r>
      <w:r w:rsidR="00097292" w:rsidRPr="00404994">
        <w:rPr>
          <w:rFonts w:cstheme="minorHAnsi"/>
        </w:rPr>
        <w:t xml:space="preserve">  </w:t>
      </w:r>
      <w:r w:rsidR="00DE24FD">
        <w:rPr>
          <w:rFonts w:cstheme="minorHAnsi"/>
        </w:rPr>
        <w:t xml:space="preserve">Ground state calculations were performed using the fragment approach, where </w:t>
      </w:r>
      <w:r w:rsidR="00FF0AC2">
        <w:rPr>
          <w:rFonts w:cstheme="minorHAnsi"/>
        </w:rPr>
        <w:t xml:space="preserve">the appropriate spin state was achieved by first simulating just the </w:t>
      </w:r>
      <w:proofErr w:type="gramStart"/>
      <w:r w:rsidR="00FF0AC2">
        <w:rPr>
          <w:rFonts w:cstheme="minorHAnsi"/>
        </w:rPr>
        <w:t>Fe</w:t>
      </w:r>
      <w:r w:rsidR="00024598">
        <w:rPr>
          <w:rFonts w:cstheme="minorHAnsi"/>
        </w:rPr>
        <w:t>(</w:t>
      </w:r>
      <w:proofErr w:type="gramEnd"/>
      <w:r w:rsidR="00024598">
        <w:rPr>
          <w:rFonts w:cstheme="minorHAnsi"/>
        </w:rPr>
        <w:t>II) or Fe(III) ion</w:t>
      </w:r>
      <w:r w:rsidR="00FF0AC2">
        <w:rPr>
          <w:rFonts w:cstheme="minorHAnsi"/>
        </w:rPr>
        <w:t xml:space="preserve"> in a fully paramagnetic configuration</w:t>
      </w:r>
      <w:r w:rsidR="005E3581">
        <w:rPr>
          <w:rFonts w:cstheme="minorHAnsi"/>
        </w:rPr>
        <w:t xml:space="preserve">. </w:t>
      </w:r>
      <w:r w:rsidR="00FF0AC2">
        <w:rPr>
          <w:rFonts w:cstheme="minorHAnsi"/>
        </w:rPr>
        <w:t xml:space="preserve">The resulting </w:t>
      </w:r>
      <w:r w:rsidR="005E3581">
        <w:rPr>
          <w:rFonts w:cstheme="minorHAnsi"/>
        </w:rPr>
        <w:t xml:space="preserve">molecular orbital </w:t>
      </w:r>
      <w:r w:rsidR="00FF0AC2">
        <w:rPr>
          <w:rFonts w:cstheme="minorHAnsi"/>
        </w:rPr>
        <w:t xml:space="preserve">vectors served as inputs </w:t>
      </w:r>
      <w:r w:rsidR="005B7753">
        <w:rPr>
          <w:rFonts w:cstheme="minorHAnsi"/>
        </w:rPr>
        <w:t xml:space="preserve">for the ground state </w:t>
      </w:r>
      <w:r w:rsidR="00FF0AC2">
        <w:rPr>
          <w:rFonts w:cstheme="minorHAnsi"/>
        </w:rPr>
        <w:t>calculation</w:t>
      </w:r>
      <w:r w:rsidR="005B7753">
        <w:rPr>
          <w:rFonts w:cstheme="minorHAnsi"/>
        </w:rPr>
        <w:t>s</w:t>
      </w:r>
      <w:r w:rsidR="00FF0AC2">
        <w:rPr>
          <w:rFonts w:cstheme="minorHAnsi"/>
        </w:rPr>
        <w:t xml:space="preserve"> of the full charged cluster.</w:t>
      </w:r>
      <w:r w:rsidR="001B714C" w:rsidRPr="00404994">
        <w:rPr>
          <w:rFonts w:cstheme="minorHAnsi"/>
        </w:rPr>
        <w:t xml:space="preserve">  Next, two </w:t>
      </w:r>
      <w:r w:rsidR="006749CA">
        <w:rPr>
          <w:rFonts w:cstheme="minorHAnsi"/>
        </w:rPr>
        <w:t>core hole calculations were performed</w:t>
      </w:r>
      <w:r w:rsidR="001B714C" w:rsidRPr="00404994">
        <w:rPr>
          <w:rFonts w:cstheme="minorHAnsi"/>
        </w:rPr>
        <w:t xml:space="preserve">.  In one, a spin-up </w:t>
      </w:r>
      <w:r w:rsidR="00CF2454">
        <w:rPr>
          <w:rFonts w:cstheme="minorHAnsi"/>
        </w:rPr>
        <w:t xml:space="preserve">core (Fe 1s) </w:t>
      </w:r>
      <w:r w:rsidR="001B714C" w:rsidRPr="00404994">
        <w:rPr>
          <w:rFonts w:cstheme="minorHAnsi"/>
        </w:rPr>
        <w:t>electron was removed from the system and a spin-down</w:t>
      </w:r>
      <w:r w:rsidR="00D14ED9">
        <w:rPr>
          <w:rFonts w:cstheme="minorHAnsi"/>
        </w:rPr>
        <w:t xml:space="preserve"> core (Fe 1s)</w:t>
      </w:r>
      <w:r w:rsidR="001B714C" w:rsidRPr="00404994">
        <w:rPr>
          <w:rFonts w:cstheme="minorHAnsi"/>
        </w:rPr>
        <w:t xml:space="preserve"> electron was removed in the other.  In both cases, variational collapse of the core hole was prevented </w:t>
      </w:r>
      <w:r w:rsidR="00165174">
        <w:rPr>
          <w:rFonts w:cstheme="minorHAnsi"/>
        </w:rPr>
        <w:t>with the maximum overlap method</w:t>
      </w:r>
      <w:r w:rsidR="000217F7">
        <w:rPr>
          <w:rFonts w:cstheme="minorHAnsi"/>
        </w:rPr>
        <w:t xml:space="preserve"> as implemented in </w:t>
      </w:r>
      <w:proofErr w:type="spellStart"/>
      <w:r w:rsidR="000217F7">
        <w:rPr>
          <w:rFonts w:cstheme="minorHAnsi"/>
        </w:rPr>
        <w:t>NWChem</w:t>
      </w:r>
      <w:proofErr w:type="spellEnd"/>
      <w:r w:rsidR="00165174">
        <w:rPr>
          <w:rFonts w:cstheme="minorHAnsi"/>
        </w:rPr>
        <w:t>.</w:t>
      </w:r>
      <w:r w:rsidR="005E4B9F">
        <w:rPr>
          <w:rFonts w:cstheme="minorHAnsi"/>
        </w:rPr>
        <w:fldChar w:fldCharType="begin">
          <w:fldData xml:space="preserve">PEVuZE5vdGU+PENpdGU+PEF1dGhvcj5LaW5nPC9BdXRob3I+PFllYXI+MTk2NzwvWWVhcj48UmVj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</w:fldData>
        </w:fldChar>
      </w:r>
      <w:r w:rsidR="002F4165">
        <w:rPr>
          <w:rFonts w:cstheme="minorHAnsi"/>
        </w:rPr>
        <w:instrText xml:space="preserve"> ADDIN EN.CITE </w:instrText>
      </w:r>
      <w:r w:rsidR="002F4165">
        <w:rPr>
          <w:rFonts w:cstheme="minorHAnsi"/>
        </w:rPr>
        <w:fldChar w:fldCharType="begin">
          <w:fldData xml:space="preserve">PEVuZE5vdGU+PENpdGU+PEF1dGhvcj5LaW5nPC9BdXRob3I+PFllYXI+MTk2NzwvWWVhcj48UmVj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</w:fldData>
        </w:fldChar>
      </w:r>
      <w:r w:rsidR="002F4165">
        <w:rPr>
          <w:rFonts w:cstheme="minorHAnsi"/>
        </w:rPr>
        <w:instrText xml:space="preserve"> ADDIN EN.CITE.DATA </w:instrText>
      </w:r>
      <w:r w:rsidR="002F4165">
        <w:rPr>
          <w:rFonts w:cstheme="minorHAnsi"/>
        </w:rPr>
      </w:r>
      <w:r w:rsidR="002F4165">
        <w:rPr>
          <w:rFonts w:cstheme="minorHAnsi"/>
        </w:rPr>
        <w:fldChar w:fldCharType="end"/>
      </w:r>
      <w:r w:rsidR="005E4B9F">
        <w:rPr>
          <w:rFonts w:cstheme="minorHAnsi"/>
        </w:rPr>
      </w:r>
      <w:r w:rsidR="005E4B9F">
        <w:rPr>
          <w:rFonts w:cstheme="minorHAnsi"/>
        </w:rPr>
        <w:fldChar w:fldCharType="separate"/>
      </w:r>
      <w:r w:rsidR="002F4165">
        <w:rPr>
          <w:rFonts w:cstheme="minorHAnsi"/>
          <w:noProof/>
        </w:rPr>
        <w:t>[86, 87]</w:t>
      </w:r>
      <w:r w:rsidR="005E4B9F">
        <w:rPr>
          <w:rFonts w:cstheme="minorHAnsi"/>
        </w:rPr>
        <w:fldChar w:fldCharType="end"/>
      </w:r>
      <w:r w:rsidR="001B714C" w:rsidRPr="00404994">
        <w:rPr>
          <w:rFonts w:cstheme="minorHAnsi"/>
        </w:rPr>
        <w:t xml:space="preserve"> Determination of the number of unpaired 3d electrons was achieved with a </w:t>
      </w:r>
      <w:proofErr w:type="spellStart"/>
      <w:r w:rsidR="001B714C" w:rsidRPr="00404994">
        <w:rPr>
          <w:rFonts w:cstheme="minorHAnsi"/>
        </w:rPr>
        <w:t>Mulliken</w:t>
      </w:r>
      <w:proofErr w:type="spellEnd"/>
      <w:r w:rsidR="001B714C" w:rsidRPr="00404994">
        <w:rPr>
          <w:rFonts w:cstheme="minorHAnsi"/>
        </w:rPr>
        <w:t xml:space="preserve"> population analysis of the spin density and tallying the value reported in each d-orbital of the central Fe atom.  </w:t>
      </w:r>
      <w:r w:rsidR="000F1C26">
        <w:rPr>
          <w:rFonts w:cstheme="minorHAnsi"/>
        </w:rPr>
        <w:t>All calculations were performed at the Hartree-</w:t>
      </w:r>
      <w:proofErr w:type="spellStart"/>
      <w:r w:rsidR="000F1C26">
        <w:rPr>
          <w:rFonts w:cstheme="minorHAnsi"/>
        </w:rPr>
        <w:t>Fock</w:t>
      </w:r>
      <w:proofErr w:type="spellEnd"/>
      <w:r w:rsidR="000F1C26">
        <w:rPr>
          <w:rFonts w:cstheme="minorHAnsi"/>
        </w:rPr>
        <w:t xml:space="preserve"> level of theory.</w:t>
      </w:r>
      <w:r w:rsidR="001B714C" w:rsidRPr="00404994">
        <w:rPr>
          <w:rFonts w:cstheme="minorHAnsi"/>
        </w:rPr>
        <w:t xml:space="preserve">  </w:t>
      </w:r>
      <w:r w:rsidR="008C1BE0">
        <w:rPr>
          <w:rFonts w:cstheme="minorHAnsi"/>
        </w:rPr>
        <w:t xml:space="preserve">The </w:t>
      </w:r>
      <w:r w:rsidR="002A2F1E">
        <w:rPr>
          <w:rFonts w:cstheme="minorHAnsi"/>
        </w:rPr>
        <w:t>def2-TZVP basis set</w:t>
      </w:r>
      <w:r w:rsidR="008C1BE0">
        <w:rPr>
          <w:rFonts w:cstheme="minorHAnsi"/>
        </w:rPr>
        <w:t xml:space="preserve"> was used for all atoms</w:t>
      </w:r>
      <w:r w:rsidR="002A2F1E">
        <w:rPr>
          <w:rFonts w:cstheme="minorHAnsi"/>
        </w:rPr>
        <w:t>.</w:t>
      </w:r>
      <w:r w:rsidR="002A2F1E">
        <w:rPr>
          <w:rFonts w:cstheme="minorHAnsi"/>
        </w:rPr>
        <w:fldChar w:fldCharType="begin"/>
      </w:r>
      <w:r w:rsidR="002F4165">
        <w:rPr>
          <w:rFonts w:cstheme="minorHAnsi"/>
        </w:rPr>
        <w:instrText xml:space="preserve"> ADDIN EN.CITE &lt;EndNote&gt;&lt;Cite&gt;&lt;Author&gt;Weigend&lt;/Author&gt;&lt;Year&gt;2005&lt;/Year&gt;&lt;RecNum&gt;1413&lt;/RecNum&gt;&lt;DisplayText&gt;[88]&lt;/DisplayText&gt;&lt;record&gt;&lt;rec-number&gt;1413&lt;/rec-number&gt;&lt;foreign-keys&gt;&lt;key app="EN" db-id="0r0ravrt2wt9waeftz05dzf8t5e929ftere0" timestamp="1626185713"&gt;1413&lt;/key&gt;&lt;/foreign-keys&gt;&lt;ref-type name="Journal Article"&gt;17&lt;/ref-type&gt;&lt;contributors&gt;&lt;authors&gt;&lt;author&gt;Weigend, Florian&lt;/author&gt;&lt;author&gt;Ahlrichs, Reinhart&lt;/author&gt;&lt;/authors&gt;&lt;/contributors&gt;&lt;titles&gt;&lt;title&gt;Balanced basis sets of split valence, triple zeta valence and quadruple zeta valence quality for H to Rn: Design and assessment of accuracy&lt;/title&gt;&lt;secondary-title&gt;Physical Chemistry Chemical Physics&lt;/secondary-title&gt;&lt;/titles&gt;&lt;periodical&gt;&lt;full-title&gt;Physical Chemistry Chemical Physics&lt;/full-title&gt;&lt;/periodical&gt;&lt;pages&gt;3297-3305&lt;/pages&gt;&lt;volume&gt;7&lt;/volume&gt;&lt;number&gt;18&lt;/number&gt;&lt;dates&gt;&lt;year&gt;2005&lt;/year&gt;&lt;/dates&gt;&lt;publisher&gt;The Royal Society of Chemistry&lt;/publisher&gt;&lt;isbn&gt;1463-9076&lt;/isbn&gt;&lt;work-type&gt;10.1039/B508541A&lt;/work-type&gt;&lt;urls&gt;&lt;related-urls&gt;&lt;url&gt;http://dx.doi.org/10.1039/B508541A&lt;/url&gt;&lt;/related-urls&gt;&lt;/urls&gt;&lt;electronic-resource-num&gt;10.1039/B508541A&lt;/electronic-resource-num&gt;&lt;/record&gt;&lt;/Cite&gt;&lt;/EndNote&gt;</w:instrText>
      </w:r>
      <w:r w:rsidR="002A2F1E">
        <w:rPr>
          <w:rFonts w:cstheme="minorHAnsi"/>
        </w:rPr>
        <w:fldChar w:fldCharType="separate"/>
      </w:r>
      <w:r w:rsidR="002F4165">
        <w:rPr>
          <w:rFonts w:cstheme="minorHAnsi"/>
          <w:noProof/>
        </w:rPr>
        <w:t>[88]</w:t>
      </w:r>
      <w:r w:rsidR="002A2F1E">
        <w:rPr>
          <w:rFonts w:cstheme="minorHAnsi"/>
        </w:rPr>
        <w:fldChar w:fldCharType="end"/>
      </w:r>
      <w:r w:rsidR="007A450F">
        <w:rPr>
          <w:rFonts w:cstheme="minorHAnsi"/>
        </w:rPr>
        <w:t xml:space="preserve">  </w:t>
      </w:r>
      <w:r w:rsidR="005D3676">
        <w:rPr>
          <w:rFonts w:cstheme="minorHAnsi"/>
        </w:rPr>
        <w:t>E</w:t>
      </w:r>
      <w:r w:rsidR="007A450F">
        <w:rPr>
          <w:rFonts w:cstheme="minorHAnsi"/>
        </w:rPr>
        <w:t>xample input file</w:t>
      </w:r>
      <w:r w:rsidR="005D3676">
        <w:rPr>
          <w:rFonts w:cstheme="minorHAnsi"/>
        </w:rPr>
        <w:t>s</w:t>
      </w:r>
      <w:r w:rsidR="007A450F">
        <w:rPr>
          <w:rFonts w:cstheme="minorHAnsi"/>
        </w:rPr>
        <w:t xml:space="preserve"> can be found in the supporting information.</w:t>
      </w:r>
    </w:p>
    <w:p w14:paraId="77170764" w14:textId="1F5A356D" w:rsidR="00356EF8" w:rsidRPr="00404994" w:rsidRDefault="00356EF8" w:rsidP="00404994">
      <w:pPr>
        <w:pStyle w:val="Heading2"/>
        <w:numPr>
          <w:ilvl w:val="0"/>
          <w:numId w:val="1"/>
        </w:numPr>
        <w:rPr>
          <w:color w:val="auto"/>
        </w:rPr>
      </w:pPr>
      <w:r w:rsidRPr="00404994">
        <w:rPr>
          <w:color w:val="auto"/>
        </w:rPr>
        <w:t>Results and Discussion</w:t>
      </w:r>
    </w:p>
    <w:p w14:paraId="38D73318" w14:textId="0D6E9323" w:rsidR="00BA0765" w:rsidRDefault="0076269F" w:rsidP="00404994">
      <w:r>
        <w:t xml:space="preserve">This section will begin with a discussion of the absorption spectra.  In Fig. </w:t>
      </w:r>
      <w:r w:rsidR="006C1342">
        <w:t>2</w:t>
      </w:r>
      <w:r w:rsidR="00F32D1A">
        <w:t>(a)</w:t>
      </w:r>
      <w:r>
        <w:t xml:space="preserve">, </w:t>
      </w:r>
      <w:r w:rsidR="00FD1AB2">
        <w:t xml:space="preserve">the Fe K-edge XANES spectrum of each mineral standard is shown.  Here, several trends become apparent and merit comment.  First, the divalent and trivalent Fe compounds congregate in two separate groups.  The nominal edge positions of these two groups are split by roughly 4 eV.  </w:t>
      </w:r>
      <w:r w:rsidR="00FD21C2">
        <w:t xml:space="preserve">Fig. </w:t>
      </w:r>
      <w:r w:rsidR="006C1342">
        <w:t>2</w:t>
      </w:r>
      <w:r w:rsidR="00FD21C2">
        <w:t xml:space="preserve">(b) </w:t>
      </w:r>
      <w:r w:rsidR="008F0BE9">
        <w:t>shows the corresponding XANES spectra of the glasses studied in this work in between a Fe</w:t>
      </w:r>
      <w:r w:rsidR="008F0BE9">
        <w:rPr>
          <w:vertAlign w:val="superscript"/>
        </w:rPr>
        <w:t>2+</w:t>
      </w:r>
      <w:r w:rsidR="008F0BE9">
        <w:t xml:space="preserve"> and Fe</w:t>
      </w:r>
      <w:r w:rsidR="008F0BE9">
        <w:rPr>
          <w:vertAlign w:val="superscript"/>
        </w:rPr>
        <w:t>3+</w:t>
      </w:r>
      <w:r w:rsidR="008F0BE9">
        <w:t xml:space="preserve"> mineral for reference.  </w:t>
      </w:r>
      <w:r w:rsidR="0007074D">
        <w:t>T</w:t>
      </w:r>
      <w:r w:rsidR="008F0BE9">
        <w:t xml:space="preserve">he USGS glasses </w:t>
      </w:r>
      <w:r w:rsidR="0007074D">
        <w:t xml:space="preserve">include </w:t>
      </w:r>
      <w:r w:rsidR="008F0BE9">
        <w:t xml:space="preserve">Fe atoms that favor the divalent oxidation state, while the ASTM glasses are closer to the trivalent minerals.  </w:t>
      </w:r>
      <w:r w:rsidR="0007074D">
        <w:t>This</w:t>
      </w:r>
      <w:r w:rsidR="00FD1AB2">
        <w:t xml:space="preserve"> dataset showcases why this metric is unable to provide quantitative redox distribution information</w:t>
      </w:r>
      <w:r w:rsidR="0007074D">
        <w:t xml:space="preserve"> as</w:t>
      </w:r>
      <w:r w:rsidR="00FD1AB2">
        <w:t xml:space="preserve"> many of the spectra exhibit large, sloping white line features, multiple shoulder features, and extended pre-edge peaks.  This is especially clear in the divalent compounds at incident energies around 7120 eV.  Here,</w:t>
      </w:r>
      <w:r w:rsidR="006255FC">
        <w:t xml:space="preserve"> </w:t>
      </w:r>
      <w:proofErr w:type="spellStart"/>
      <w:r w:rsidR="006255FC">
        <w:t>w</w:t>
      </w:r>
      <w:r w:rsidR="00832596">
        <w:rPr>
          <w:rFonts w:cstheme="minorHAnsi"/>
        </w:rPr>
        <w:t>ü</w:t>
      </w:r>
      <w:r w:rsidR="006255FC">
        <w:t>stite</w:t>
      </w:r>
      <w:proofErr w:type="spellEnd"/>
      <w:r w:rsidR="006255FC">
        <w:t xml:space="preserve"> </w:t>
      </w:r>
      <w:r w:rsidR="00FD1AB2">
        <w:t xml:space="preserve">and </w:t>
      </w:r>
      <w:r w:rsidR="006255FC">
        <w:t>o</w:t>
      </w:r>
      <w:r w:rsidR="00FD1AB2">
        <w:t xml:space="preserve">livine exhibit significant shoulders </w:t>
      </w:r>
      <w:r w:rsidR="00A87E73">
        <w:t>and</w:t>
      </w:r>
      <w:r w:rsidR="00FD1AB2">
        <w:t xml:space="preserve"> </w:t>
      </w:r>
      <w:r w:rsidR="00F32D1A">
        <w:t xml:space="preserve">the first of several large peaks in </w:t>
      </w:r>
      <w:r w:rsidR="006255FC">
        <w:t>s</w:t>
      </w:r>
      <w:r w:rsidR="00F32D1A">
        <w:t xml:space="preserve">taurolite’s spectrum can be found.  These features complicate the shape of the edge and preclude the usual linear regression of edge position </w:t>
      </w:r>
      <w:r w:rsidR="00564342">
        <w:t>to</w:t>
      </w:r>
      <w:r w:rsidR="00F32D1A">
        <w:t xml:space="preserve"> </w:t>
      </w:r>
      <w:r w:rsidR="002616D1">
        <w:t xml:space="preserve">evaluate </w:t>
      </w:r>
      <w:r w:rsidR="00F32D1A">
        <w:t>oxidation state</w:t>
      </w:r>
      <w:r w:rsidR="000A75F3">
        <w:t xml:space="preserve"> information</w:t>
      </w:r>
      <w:r w:rsidR="00F32D1A">
        <w:t xml:space="preserve">.  </w:t>
      </w:r>
      <w:r w:rsidR="00FD21C2">
        <w:t xml:space="preserve">This difficulty is well known and has been </w:t>
      </w:r>
      <w:r w:rsidR="002616D1">
        <w:t>previously noted</w:t>
      </w:r>
      <w:r w:rsidR="00FD21C2">
        <w:t>.</w:t>
      </w:r>
      <w:r w:rsidR="00FD21C2">
        <w:fldChar w:fldCharType="begin"/>
      </w:r>
      <w:r w:rsidR="002F4165">
        <w:instrText xml:space="preserve"> ADDIN EN.CITE &lt;EndNote&gt;&lt;Cite&gt;&lt;Author&gt;Manceau&lt;/Author&gt;&lt;Year&gt;1992&lt;/Year&gt;&lt;RecNum&gt;1286&lt;/RecNum&gt;&lt;DisplayText&gt;[89, 90]&lt;/DisplayText&gt;&lt;record&gt;&lt;rec-number&gt;1286&lt;/rec-number&gt;&lt;foreign-keys&gt;&lt;key app="EN" db-id="0r0ravrt2wt9waeftz05dzf8t5e929ftere0" timestamp="1607445360"&gt;1286&lt;/key&gt;&lt;/foreign-keys&gt;&lt;ref-type name="Journal Article"&gt;17&lt;/ref-type&gt;&lt;contributors&gt;&lt;authors&gt;&lt;author&gt;Manceau, Alain&lt;/author&gt;&lt;author&gt;Gorshkov, Anatolii I.&lt;/author&gt;&lt;author&gt;Drits, Victor A.&lt;/author&gt;&lt;/authors&gt;&lt;/contributors&gt;&lt;titles&gt;&lt;title&gt;Structural chemistry of Mn, Fe, Co, and Ni in manganese hydrous oxides: Part I. Information from XANES spectroscopy&lt;/title&gt;&lt;secondary-title&gt;American Mineralogist&lt;/secondary-title&gt;&lt;/titles&gt;&lt;periodical&gt;&lt;full-title&gt;American Mineralogist&lt;/full-title&gt;&lt;/periodical&gt;&lt;pages&gt;1133-1143&lt;/pages&gt;&lt;volume&gt;77&lt;/volume&gt;&lt;number&gt;11-12&lt;/number&gt;&lt;dates&gt;&lt;year&gt;1992&lt;/year&gt;&lt;/dates&gt;&lt;isbn&gt;0003-004X&lt;/isbn&gt;&lt;urls&gt;&lt;/urls&gt;&lt;access-date&gt;12/8/2020&lt;/access-date&gt;&lt;/record&gt;&lt;/Cite&gt;&lt;Cite&gt;&lt;Author&gt;Waychunas&lt;/Author&gt;&lt;Year&gt;1983&lt;/Year&gt;&lt;RecNum&gt;1285&lt;/RecNum&gt;&lt;record&gt;&lt;rec-number&gt;1285&lt;/rec-number&gt;&lt;foreign-keys&gt;&lt;key app="EN" db-id="0r0ravrt2wt9waeftz05dzf8t5e929ftere0" timestamp="1607445309"&gt;1285&lt;/key&gt;&lt;/foreign-keys&gt;&lt;ref-type name="Journal Article"&gt;17&lt;/ref-type&gt;&lt;contributors&gt;&lt;authors&gt;&lt;author&gt;Waychunas, Glenn A.&lt;/author&gt;&lt;author&gt;Apted, Michael J.&lt;/author&gt;&lt;author&gt;Brown, Gordon E.&lt;/author&gt;&lt;/authors&gt;&lt;/contributors&gt;&lt;titles&gt;&lt;title&gt;X-ray K-edge absorption spectra of Fe minerals and model compounds: Near-edge structure&lt;/title&gt;&lt;secondary-title&gt;Physics and Chemistry of Minerals&lt;/secondary-title&gt;&lt;/titles&gt;&lt;periodical&gt;&lt;full-title&gt;Physics and Chemistry of Minerals&lt;/full-title&gt;&lt;/periodical&gt;&lt;pages&gt;1-9&lt;/pages&gt;&lt;volume&gt;10&lt;/volume&gt;&lt;number&gt;1&lt;/number&gt;&lt;dates&gt;&lt;year&gt;1983&lt;/year&gt;&lt;pub-dates&gt;&lt;date&gt;1983/01/01&lt;/date&gt;&lt;/pub-dates&gt;&lt;/dates&gt;&lt;isbn&gt;1432-2021&lt;/isbn&gt;&lt;urls&gt;&lt;related-urls&gt;&lt;url&gt;https://doi.org/10.1007/BF01204319&lt;/url&gt;&lt;/related-urls&gt;&lt;/urls&gt;&lt;electronic-resource-num&gt;10.1007/BF01204319&lt;/electronic-resource-num&gt;&lt;/record&gt;&lt;/Cite&gt;&lt;/EndNote&gt;</w:instrText>
      </w:r>
      <w:r w:rsidR="00FD21C2">
        <w:fldChar w:fldCharType="separate"/>
      </w:r>
      <w:r w:rsidR="002F4165">
        <w:rPr>
          <w:noProof/>
        </w:rPr>
        <w:t>[89, 90]</w:t>
      </w:r>
      <w:r w:rsidR="00FD21C2">
        <w:fldChar w:fldCharType="end"/>
      </w:r>
      <w:r w:rsidR="0065712E">
        <w:t xml:space="preserve">  </w:t>
      </w:r>
    </w:p>
    <w:p w14:paraId="37231D37" w14:textId="2F4D071B" w:rsidR="00EC087A" w:rsidRDefault="0065712E" w:rsidP="006701EF">
      <w:pPr>
        <w:ind w:firstLine="360"/>
      </w:pPr>
      <w:r>
        <w:t xml:space="preserve">The pre-edge region of each mineral compound can be seen in Fig. </w:t>
      </w:r>
      <w:r w:rsidR="006C1342">
        <w:t>3</w:t>
      </w:r>
      <w:r w:rsidR="003C53AC">
        <w:t>(a-d)</w:t>
      </w:r>
      <w:r>
        <w:t xml:space="preserve">.  To </w:t>
      </w:r>
      <w:r w:rsidR="006701EF">
        <w:t xml:space="preserve">facilitate </w:t>
      </w:r>
      <w:r>
        <w:t xml:space="preserve">comparisons within </w:t>
      </w:r>
      <w:r w:rsidR="006701EF">
        <w:t>and</w:t>
      </w:r>
      <w:r>
        <w:t xml:space="preserve"> between oxidation states, the centroid position and integrated intensities of the pre-edge features can be found in Table 1.  </w:t>
      </w:r>
      <w:r w:rsidR="00564342">
        <w:t>The</w:t>
      </w:r>
      <w:r>
        <w:t xml:space="preserve"> centroid</w:t>
      </w:r>
      <w:r w:rsidR="00A87E73">
        <w:t>s</w:t>
      </w:r>
      <w:r>
        <w:t xml:space="preserve"> of the divalent and trivalent iron compounds </w:t>
      </w:r>
      <w:r w:rsidR="00A87E73">
        <w:t xml:space="preserve">are </w:t>
      </w:r>
      <w:r>
        <w:lastRenderedPageBreak/>
        <w:t>separated by about 1.5 eV</w:t>
      </w:r>
      <w:r w:rsidR="00564342">
        <w:t xml:space="preserve"> as expected</w:t>
      </w:r>
      <w:r>
        <w:t xml:space="preserve">.  Similarly, the intensity of the 6-fold coordinated trivalent compounds is slightly elevated relative to their </w:t>
      </w:r>
      <w:r w:rsidR="006255FC">
        <w:t>d</w:t>
      </w:r>
      <w:r>
        <w:t xml:space="preserve">ivalent </w:t>
      </w:r>
      <w:r w:rsidR="006255FC">
        <w:t>analogs</w:t>
      </w:r>
      <w:r>
        <w:t>.</w:t>
      </w:r>
      <w:r w:rsidR="006701EF">
        <w:t xml:space="preserve">  </w:t>
      </w:r>
      <w:r w:rsidR="00564342">
        <w:t>T</w:t>
      </w:r>
      <w:r w:rsidR="006701EF">
        <w:t>he centroid positions of the minerals were largely consistent within a</w:t>
      </w:r>
      <w:r w:rsidR="00950AD8">
        <w:t xml:space="preserve">n </w:t>
      </w:r>
      <w:r w:rsidR="006701EF">
        <w:t xml:space="preserve">oxidation state.  </w:t>
      </w:r>
      <w:r w:rsidR="00564342">
        <w:t>T</w:t>
      </w:r>
      <w:r w:rsidR="006701EF">
        <w:t xml:space="preserve">he 4-fold coordinated divalent compound </w:t>
      </w:r>
      <w:r w:rsidR="00564342">
        <w:t xml:space="preserve">was observed to have </w:t>
      </w:r>
      <w:r w:rsidR="006701EF">
        <w:t>a substantially larger intensity than its 6-fold coordinated counterparts.  This is consistent with previous findings and an increase in 3d-4p hybridization.</w:t>
      </w:r>
      <w:r>
        <w:t xml:space="preserve"> </w:t>
      </w:r>
      <w:r w:rsidR="006701EF">
        <w:t xml:space="preserve">  </w:t>
      </w:r>
      <w:r w:rsidR="00C96EB1">
        <w:t xml:space="preserve">These observed </w:t>
      </w:r>
      <w:r w:rsidR="006A0FEE">
        <w:t>trends are in agreement with the existing literature which has established methods for Fe redox determinations based on the relationships between the oxidation state distribution of the present Fe atoms and the centroid position of the Fe K-edge pre-edge features.</w:t>
      </w:r>
      <w:r w:rsidR="00BC1D76">
        <w:fldChar w:fldCharType="begin">
          <w:fldData xml:space="preserve">PEVuZE5vdGU+PENpdGU+PEF1dGhvcj5CYWp0PC9BdXRob3I+PFllYXI+MTk5NDwvWWVhcj48UmVj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</w:fldData>
        </w:fldChar>
      </w:r>
      <w:r w:rsidR="002F4165">
        <w:instrText xml:space="preserve"> ADDIN EN.CITE </w:instrText>
      </w:r>
      <w:r w:rsidR="002F4165">
        <w:fldChar w:fldCharType="begin">
          <w:fldData xml:space="preserve">PEVuZE5vdGU+PENpdGU+PEF1dGhvcj5CYWp0PC9BdXRob3I+PFllYXI+MTk5NDwvWWVhcj48UmVj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</w:fldData>
        </w:fldChar>
      </w:r>
      <w:r w:rsidR="002F4165">
        <w:instrText xml:space="preserve"> ADDIN EN.CITE.DATA </w:instrText>
      </w:r>
      <w:r w:rsidR="002F4165">
        <w:fldChar w:fldCharType="end"/>
      </w:r>
      <w:r w:rsidR="00BC1D76">
        <w:fldChar w:fldCharType="separate"/>
      </w:r>
      <w:r w:rsidR="002F4165">
        <w:rPr>
          <w:noProof/>
        </w:rPr>
        <w:t>[22, 25, 27, 55, 74]</w:t>
      </w:r>
      <w:r w:rsidR="00BC1D76">
        <w:fldChar w:fldCharType="end"/>
      </w:r>
      <w:r w:rsidR="005D46C9">
        <w:t xml:space="preserve">  Note that the pre-edge region of the oxides can be found in Fig. S1 for comparison.</w:t>
      </w:r>
    </w:p>
    <w:p w14:paraId="62A71229" w14:textId="691ED7FC" w:rsidR="00C0131E" w:rsidRDefault="006701EF">
      <w:pPr>
        <w:ind w:firstLine="360"/>
      </w:pPr>
      <w:r>
        <w:t xml:space="preserve">The above </w:t>
      </w:r>
      <w:r w:rsidR="00150A65">
        <w:t>results</w:t>
      </w:r>
      <w:r>
        <w:t xml:space="preserve"> validate the fitting process used to analyze</w:t>
      </w:r>
      <w:r w:rsidR="00150A65">
        <w:t xml:space="preserve"> each</w:t>
      </w:r>
      <w:r>
        <w:t xml:space="preserve"> pre-edge region.  </w:t>
      </w:r>
      <w:r w:rsidR="00C13E3B">
        <w:t xml:space="preserve">The same procedure was applied to each glass compound and the results are plotted in Fig. </w:t>
      </w:r>
      <w:r w:rsidR="006C1342">
        <w:t>3</w:t>
      </w:r>
      <w:r w:rsidR="003C53AC">
        <w:t>(e-h)</w:t>
      </w:r>
      <w:r w:rsidR="00C13E3B">
        <w:t xml:space="preserve"> and quantified in Table 2.  In each case, the spectrum produced by the fit matched exceedingly well with the measured spectrum.  Starting with the USGS </w:t>
      </w:r>
      <w:r w:rsidR="0061309C">
        <w:t>materials</w:t>
      </w:r>
      <w:r w:rsidR="00C13E3B">
        <w:t xml:space="preserve">, both calibration curves predicted that </w:t>
      </w:r>
      <w:r w:rsidR="00950AD8">
        <w:t>most of</w:t>
      </w:r>
      <w:r w:rsidR="00C13E3B">
        <w:t xml:space="preserve"> </w:t>
      </w:r>
      <w:r w:rsidR="00950AD8">
        <w:t xml:space="preserve">the Fe atoms were divalent, as expected from Fig. </w:t>
      </w:r>
      <w:r w:rsidR="006C1342">
        <w:t>2</w:t>
      </w:r>
      <w:r w:rsidR="00950AD8">
        <w:t xml:space="preserve">.  The estimate </w:t>
      </w:r>
      <w:r w:rsidR="00C96EB1">
        <w:t xml:space="preserve">calculated following </w:t>
      </w:r>
      <w:r w:rsidR="00950AD8">
        <w:t xml:space="preserve">the method of Wilke et al. </w:t>
      </w:r>
      <w:r w:rsidR="003B5E91">
        <w:fldChar w:fldCharType="begin"/>
      </w:r>
      <w:r w:rsidR="003B5E91">
        <w:instrText xml:space="preserve"> ADDIN EN.CITE &lt;EndNote&gt;&lt;Cite&gt;&lt;Author&gt;Wilke&lt;/Author&gt;&lt;Year&gt;2005&lt;/Year&gt;&lt;RecNum&gt;1143&lt;/RecNum&gt;&lt;DisplayText&gt;[22]&lt;/DisplayText&gt;&lt;record&gt;&lt;rec-number&gt;1143&lt;/rec-number&gt;&lt;foreign-keys&gt;&lt;key app="EN" db-id="0r0ravrt2wt9waeftz05dzf8t5e929ftere0" timestamp="1585327865"&gt;1143&lt;/key&gt;&lt;/foreign-keys&gt;&lt;ref-type name="Journal Article"&gt;17&lt;/ref-type&gt;&lt;contributors&gt;&lt;authors&gt;&lt;author&gt;Wilke, Max&lt;/author&gt;&lt;author&gt;Partzsch, Georg M.&lt;/author&gt;&lt;author&gt;Bernhardt, Ralf&lt;/author&gt;&lt;author&gt;Lattard, Dominique&lt;/author&gt;&lt;/authors&gt;&lt;/contributors&gt;&lt;titles&gt;&lt;title&gt;Determination of the iron oxidation state in basaltic glasses using XANES at the K-edge&lt;/title&gt;&lt;secondary-title&gt;Chemical Geology&lt;/secondary-title&gt;&lt;/titles&gt;&lt;periodical&gt;&lt;full-title&gt;Chemical Geology&lt;/full-title&gt;&lt;/periodical&gt;&lt;pages&gt;143-161&lt;/pages&gt;&lt;volume&gt;220&lt;/volume&gt;&lt;number&gt;1&lt;/number&gt;&lt;keywords&gt;&lt;keyword&gt;Fe oxidation state&lt;/keyword&gt;&lt;keyword&gt;XANES&lt;/keyword&gt;&lt;keyword&gt;Mössbauer spectroscopy&lt;/keyword&gt;&lt;/keywords&gt;&lt;dates&gt;&lt;year&gt;2005&lt;/year&gt;&lt;pub-dates&gt;&lt;date&gt;2005/07/12/&lt;/date&gt;&lt;/pub-dates&gt;&lt;/dates&gt;&lt;isbn&gt;0009-2541&lt;/isbn&gt;&lt;urls&gt;&lt;related-urls&gt;&lt;url&gt;http://www.sciencedirect.com/science/article/pii/S000925410500121X&lt;/url&gt;&lt;/related-urls&gt;&lt;/urls&gt;&lt;electronic-resource-num&gt;https://doi.org/10.1016/j.chemgeo.2005.03.004&lt;/electronic-resource-num&gt;&lt;/record&gt;&lt;/Cite&gt;&lt;/EndNote&gt;</w:instrText>
      </w:r>
      <w:r w:rsidR="003B5E91">
        <w:fldChar w:fldCharType="separate"/>
      </w:r>
      <w:r w:rsidR="003B5E91">
        <w:rPr>
          <w:noProof/>
        </w:rPr>
        <w:t>[22]</w:t>
      </w:r>
      <w:r w:rsidR="003B5E91">
        <w:fldChar w:fldCharType="end"/>
      </w:r>
      <w:r w:rsidR="003B5E91">
        <w:t xml:space="preserve"> </w:t>
      </w:r>
      <w:r w:rsidR="00950AD8">
        <w:t xml:space="preserve">is slightly lower than that from the method of </w:t>
      </w:r>
      <w:proofErr w:type="spellStart"/>
      <w:r w:rsidR="00950AD8">
        <w:t>Knipping</w:t>
      </w:r>
      <w:proofErr w:type="spellEnd"/>
      <w:r w:rsidR="00950AD8">
        <w:t xml:space="preserve"> et al.</w:t>
      </w:r>
      <w:r w:rsidR="003B5E91">
        <w:fldChar w:fldCharType="begin"/>
      </w:r>
      <w:r w:rsidR="003B5E91">
        <w:instrText xml:space="preserve"> ADDIN EN.CITE &lt;EndNote&gt;&lt;Cite&gt;&lt;Author&gt;Knipping&lt;/Author&gt;&lt;Year&gt;2015&lt;/Year&gt;&lt;RecNum&gt;1283&lt;/RecNum&gt;&lt;DisplayText&gt;[76]&lt;/DisplayText&gt;&lt;record&gt;&lt;rec-number&gt;1283&lt;/rec-number&gt;&lt;foreign-keys&gt;&lt;key app="EN" db-id="0r0ravrt2wt9waeftz05dzf8t5e929ftere0" timestamp="1607438067"&gt;1283&lt;/key&gt;&lt;/foreign-keys&gt;&lt;ref-type name="Journal Article"&gt;17&lt;/ref-type&gt;&lt;contributors&gt;&lt;authors&gt;&lt;author&gt;Knipping, Jaayke L.&lt;/author&gt;&lt;author&gt;Behrens, Harald&lt;/author&gt;&lt;author&gt;Wilke, Max&lt;/author&gt;&lt;author&gt;Göttlicher, Jörg&lt;/author&gt;&lt;author&gt;Stabile, Paola&lt;/author&gt;&lt;/authors&gt;&lt;/contributors&gt;&lt;titles&gt;&lt;title&gt;Effect of oxygen fugacity on the coordination and oxidation state of iron in alkali bearing silicate melts&lt;/title&gt;&lt;secondary-title&gt;Chemical Geology&lt;/secondary-title&gt;&lt;/titles&gt;&lt;periodical&gt;&lt;full-title&gt;Chemical Geology&lt;/full-title&gt;&lt;/periodical&gt;&lt;pages&gt;143-154&lt;/pages&gt;&lt;volume&gt;411&lt;/volume&gt;&lt;keywords&gt;&lt;keyword&gt;Fe-oxidation state&lt;/keyword&gt;&lt;keyword&gt;Optical spectroscopy&lt;/keyword&gt;&lt;keyword&gt;XANES&lt;/keyword&gt;&lt;keyword&gt;Alkali silicate glasses&lt;/keyword&gt;&lt;keyword&gt;Fe-coordination&lt;/keyword&gt;&lt;keyword&gt;Oxygen fugacity&lt;/keyword&gt;&lt;/keywords&gt;&lt;dates&gt;&lt;year&gt;2015&lt;/year&gt;&lt;pub-dates&gt;&lt;date&gt;2015/09/14/&lt;/date&gt;&lt;/pub-dates&gt;&lt;/dates&gt;&lt;isbn&gt;0009-2541&lt;/isbn&gt;&lt;urls&gt;&lt;related-urls&gt;&lt;url&gt;http://www.sciencedirect.com/science/article/pii/S000925411500323X&lt;/url&gt;&lt;/related-urls&gt;&lt;/urls&gt;&lt;electronic-resource-num&gt;https://doi.org/10.1016/j.chemgeo.2015.07.004&lt;/electronic-resource-num&gt;&lt;/record&gt;&lt;/Cite&gt;&lt;/EndNote&gt;</w:instrText>
      </w:r>
      <w:r w:rsidR="003B5E91">
        <w:fldChar w:fldCharType="separate"/>
      </w:r>
      <w:r w:rsidR="003B5E91">
        <w:rPr>
          <w:noProof/>
        </w:rPr>
        <w:t>[76]</w:t>
      </w:r>
      <w:r w:rsidR="003B5E91">
        <w:fldChar w:fldCharType="end"/>
      </w:r>
      <w:r w:rsidR="00950AD8">
        <w:t xml:space="preserve">  </w:t>
      </w:r>
      <w:r w:rsidR="00C96EB1">
        <w:t>T</w:t>
      </w:r>
      <w:r w:rsidR="00950AD8">
        <w:t xml:space="preserve">he results provided by Wilke et al.’s method </w:t>
      </w:r>
      <w:r w:rsidR="009B16A9">
        <w:t>are</w:t>
      </w:r>
      <w:r w:rsidR="0061309C">
        <w:t xml:space="preserve"> of a similar chemistry to these samples and, therefore, are</w:t>
      </w:r>
      <w:r w:rsidR="009B16A9">
        <w:t xml:space="preserve"> likely</w:t>
      </w:r>
      <w:r w:rsidR="00950AD8">
        <w:t xml:space="preserve"> </w:t>
      </w:r>
      <w:r w:rsidR="009B16A9">
        <w:t>more representative</w:t>
      </w:r>
      <w:r w:rsidR="00950AD8">
        <w:t xml:space="preserve"> of the</w:t>
      </w:r>
      <w:r w:rsidR="0061309C">
        <w:t>ir Fe redox states</w:t>
      </w:r>
      <w:r w:rsidR="00950AD8">
        <w:t xml:space="preserve">.  </w:t>
      </w:r>
      <w:r w:rsidR="0061309C">
        <w:t>Here</w:t>
      </w:r>
      <w:r w:rsidR="00517C43">
        <w:t>,</w:t>
      </w:r>
      <w:r w:rsidR="0061309C">
        <w:t xml:space="preserve"> calculated results</w:t>
      </w:r>
      <w:r w:rsidR="00950AD8">
        <w:t xml:space="preserve"> are slightly elevated relative to the values produced by wet chemical redox methods.</w:t>
      </w:r>
      <w:r w:rsidR="00C96EB1">
        <w:t xml:space="preserve"> </w:t>
      </w:r>
      <w:r w:rsidR="00C96EB1" w:rsidRPr="000E6B67">
        <w:t xml:space="preserve">This is not surprising as the </w:t>
      </w:r>
      <w:r w:rsidR="00CB32C0" w:rsidRPr="000E6B67">
        <w:t>titration</w:t>
      </w:r>
      <w:r w:rsidR="00C96EB1" w:rsidRPr="000E6B67">
        <w:t xml:space="preserve"> methods are noted for </w:t>
      </w:r>
      <w:r w:rsidR="0061309C" w:rsidRPr="000E6B67">
        <w:t xml:space="preserve">often </w:t>
      </w:r>
      <w:r w:rsidR="00C96EB1" w:rsidRPr="000E6B67">
        <w:t>producing lower than expected results</w:t>
      </w:r>
      <w:r w:rsidR="000E6B67">
        <w:t xml:space="preserve"> if not conducted with care</w:t>
      </w:r>
      <w:r w:rsidR="005D46C9" w:rsidRPr="000E6B67">
        <w:t>.</w:t>
      </w:r>
      <w:r w:rsidR="00C96EB1" w:rsidRPr="004B1B02">
        <w:fldChar w:fldCharType="begin"/>
      </w:r>
      <w:r w:rsidR="00E557E5" w:rsidRPr="000E6B67">
        <w:instrText xml:space="preserve"> ADDIN EN.CITE &lt;EndNote&gt;&lt;Cite&gt;&lt;Author&gt;Schilt&lt;/Author&gt;&lt;Year&gt;2013&lt;/Year&gt;&lt;RecNum&gt;406&lt;/RecNum&gt;&lt;DisplayText&gt;[13]&lt;/DisplayText&gt;&lt;record&gt;&lt;rec-number&gt;406&lt;/rec-number&gt;&lt;foreign-keys&gt;&lt;key app="EN" db-id="rvz0zr5vnaffrneprwwp9ercev05pv0vpwsp" timestamp="1624545993"&gt;406&lt;/key&gt;&lt;/foreign-keys&gt;&lt;ref-type name="Book"&gt;6&lt;/ref-type&gt;&lt;contributors&gt;&lt;authors&gt;&lt;author&gt;Schilt, Alfred A&lt;/author&gt;&lt;/authors&gt;&lt;/contributors&gt;&lt;titles&gt;&lt;title&gt;Analytical applications of 1, 10-phenanthroline and related compounds: international series of monographs in analytical chemistry&lt;/title&gt;&lt;/titles&gt;&lt;dates&gt;&lt;year&gt;2013&lt;/year&gt;&lt;/dates&gt;&lt;publisher&gt;Elsevier&lt;/publisher&gt;&lt;isbn&gt;1483156567&lt;/isbn&gt;&lt;urls&gt;&lt;/urls&gt;&lt;/record&gt;&lt;/Cite&gt;&lt;/EndNote&gt;</w:instrText>
      </w:r>
      <w:r w:rsidR="00C96EB1" w:rsidRPr="00611A56">
        <w:fldChar w:fldCharType="separate"/>
      </w:r>
      <w:r w:rsidR="00E557E5" w:rsidRPr="000E6B67">
        <w:rPr>
          <w:noProof/>
        </w:rPr>
        <w:t>[13]</w:t>
      </w:r>
      <w:r w:rsidR="00C96EB1" w:rsidRPr="004B1B02">
        <w:fldChar w:fldCharType="end"/>
      </w:r>
      <w:r w:rsidR="00950AD8">
        <w:t xml:space="preserve">  For the ASTM glasses, results from both XANES calibration curves predict that most Fe atoms are in the trivalent state, as expected from Fig. </w:t>
      </w:r>
      <w:r w:rsidR="006C1342">
        <w:t>2</w:t>
      </w:r>
      <w:r w:rsidR="005D46C9">
        <w:t>(b)</w:t>
      </w:r>
      <w:r w:rsidR="00950AD8">
        <w:t>.  Interestingly, the integrated intensity of the pre-edge region is substantially</w:t>
      </w:r>
      <w:r w:rsidR="00516CC6">
        <w:t xml:space="preserve"> larger for the ASTM glasses and suggests that those Fe atoms may be 4-fold coordinated.  </w:t>
      </w:r>
      <w:r w:rsidR="0061309C">
        <w:t>T</w:t>
      </w:r>
      <w:r w:rsidR="00516CC6">
        <w:t xml:space="preserve">he results provided by the calibration curve of </w:t>
      </w:r>
      <w:proofErr w:type="spellStart"/>
      <w:r w:rsidR="00516CC6">
        <w:t>Knipping</w:t>
      </w:r>
      <w:proofErr w:type="spellEnd"/>
      <w:r w:rsidR="00516CC6">
        <w:t xml:space="preserve"> et al. may be more </w:t>
      </w:r>
      <w:r w:rsidR="0061309C">
        <w:t xml:space="preserve">relevant to these glasses </w:t>
      </w:r>
      <w:r w:rsidR="00516CC6">
        <w:t xml:space="preserve">as </w:t>
      </w:r>
      <w:r w:rsidR="0061309C">
        <w:t xml:space="preserve">their </w:t>
      </w:r>
      <w:r w:rsidR="00516CC6">
        <w:t xml:space="preserve">curve was developed using alkali silicate glasses.  </w:t>
      </w:r>
      <w:r w:rsidR="003D28AD">
        <w:t xml:space="preserve">In summary, </w:t>
      </w:r>
      <w:r w:rsidR="00516CC6">
        <w:t xml:space="preserve">the pre-edge features in </w:t>
      </w:r>
      <w:r w:rsidR="003D28AD">
        <w:t xml:space="preserve">Fe K-edge </w:t>
      </w:r>
      <w:r w:rsidR="00811A18">
        <w:t xml:space="preserve">XANES </w:t>
      </w:r>
      <w:r w:rsidR="003D28AD">
        <w:t>demonstrate several notable sensitivities to the redox state of the compound measured and the oxidation state distribution can be deduced using established methods.</w:t>
      </w:r>
      <w:r w:rsidR="0061309C">
        <w:t xml:space="preserve"> This information will now be u</w:t>
      </w:r>
      <w:r w:rsidR="005D46C9">
        <w:t>sed</w:t>
      </w:r>
      <w:r w:rsidR="0061309C">
        <w:t xml:space="preserve"> to </w:t>
      </w:r>
      <w:r w:rsidR="005D46C9">
        <w:t>assess whether</w:t>
      </w:r>
      <w:r w:rsidR="0061309C">
        <w:t xml:space="preserve"> the </w:t>
      </w:r>
      <w:r w:rsidR="003D28AD">
        <w:t xml:space="preserve">XES results </w:t>
      </w:r>
      <w:r w:rsidR="005D46C9">
        <w:t>exhibit</w:t>
      </w:r>
      <w:r w:rsidR="003D28AD">
        <w:t xml:space="preserve"> similar behavior.</w:t>
      </w:r>
    </w:p>
    <w:p w14:paraId="1A469712" w14:textId="5CE6973A" w:rsidR="00F41496" w:rsidRDefault="003D28AD" w:rsidP="00690244">
      <w:pPr>
        <w:ind w:firstLine="360"/>
      </w:pPr>
      <w:r>
        <w:t xml:space="preserve">Fe Kβ </w:t>
      </w:r>
      <w:r w:rsidR="009B16A9">
        <w:t>CTC-</w:t>
      </w:r>
      <w:r>
        <w:t xml:space="preserve">XES results for several oxides and minerals are shown in Fig. </w:t>
      </w:r>
      <w:r w:rsidR="006C1342">
        <w:t>4</w:t>
      </w:r>
      <w:r>
        <w:t xml:space="preserve">.  In order, Fig. </w:t>
      </w:r>
      <w:r w:rsidR="006C1342">
        <w:t>4</w:t>
      </w:r>
      <w:r>
        <w:t xml:space="preserve">(a) shows the XES results for </w:t>
      </w:r>
      <w:r w:rsidR="001826AE">
        <w:t>the divalent and trivalent oxides.  Here, the most significant differences are seen in the Kβ</w:t>
      </w:r>
      <w:r w:rsidR="001826AE">
        <w:rPr>
          <w:vertAlign w:val="subscript"/>
        </w:rPr>
        <w:t>1,3</w:t>
      </w:r>
      <w:r w:rsidR="001826AE">
        <w:t xml:space="preserve"> feature, which becomes sharper and moves to higher energies upon oxidation.  </w:t>
      </w:r>
      <w:r w:rsidR="00323546">
        <w:t>This trend suggests an increase in nominal spin state, which is consistent with the current system.</w:t>
      </w:r>
      <w:r w:rsidR="00323546">
        <w:fldChar w:fldCharType="begin"/>
      </w:r>
      <w:r w:rsidR="002F4165">
        <w:instrText xml:space="preserve"> ADDIN EN.CITE &lt;EndNote&gt;&lt;Cite&gt;&lt;Author&gt;Rovezzi&lt;/Author&gt;&lt;Year&gt;2014&lt;/Year&gt;&lt;RecNum&gt;530&lt;/RecNum&gt;&lt;DisplayText&gt;[91]&lt;/DisplayText&gt;&lt;record&gt;&lt;rec-number&gt;530&lt;/rec-number&gt;&lt;foreign-keys&gt;&lt;key app="EN" db-id="0r0ravrt2wt9waeftz05dzf8t5e929ftere0" timestamp="0"&gt;530&lt;/key&gt;&lt;/foreign-keys&gt;&lt;ref-type name="Journal Article"&gt;17&lt;/ref-type&gt;&lt;contributors&gt;&lt;authors&gt;&lt;author&gt;Rovezzi, M.&lt;/author&gt;&lt;author&gt;Glatzel, P.&lt;/author&gt;&lt;/authors&gt;&lt;/contributors&gt;&lt;titles&gt;&lt;title&gt;Hard x-ray emission spectroscopy: a powerful tool for the characterization of magnetic semiconductors&lt;/title&gt;&lt;secondary-title&gt;Semiconductor Science and Technology&lt;/secondary-title&gt;&lt;/titles&gt;&lt;pages&gt;023002&lt;/pages&gt;&lt;volume&gt;29&lt;/volume&gt;&lt;number&gt;2&lt;/number&gt;&lt;dates&gt;&lt;year&gt;2014&lt;/year&gt;&lt;pub-dates&gt;&lt;date&gt;2014/01/17&lt;/date&gt;&lt;/pub-dates&gt;&lt;/dates&gt;&lt;publisher&gt;IOP Publishing&lt;/publisher&gt;&lt;isbn&gt;0268-1242&amp;#xD;1361-6641&lt;/isbn&gt;&lt;urls&gt;&lt;related-urls&gt;&lt;url&gt;http://dx.doi.org/10.1088/0268-1242/29/2/023002&lt;/url&gt;&lt;/related-urls&gt;&lt;/urls&gt;&lt;electronic-resource-num&gt;10.1088/0268-1242/29/2/023002&lt;/electronic-resource-num&gt;&lt;/record&gt;&lt;/Cite&gt;&lt;/EndNote&gt;</w:instrText>
      </w:r>
      <w:r w:rsidR="00323546">
        <w:fldChar w:fldCharType="separate"/>
      </w:r>
      <w:r w:rsidR="002F4165">
        <w:rPr>
          <w:noProof/>
        </w:rPr>
        <w:t>[91]</w:t>
      </w:r>
      <w:r w:rsidR="00323546">
        <w:fldChar w:fldCharType="end"/>
      </w:r>
      <w:r w:rsidR="00323546">
        <w:t xml:space="preserve">  </w:t>
      </w:r>
      <w:r w:rsidR="0061309C">
        <w:t xml:space="preserve">The </w:t>
      </w:r>
      <w:r w:rsidR="00323546">
        <w:t>difference in peak positions is roughly 0.5 eV</w:t>
      </w:r>
      <w:r w:rsidR="0061309C">
        <w:t>; t</w:t>
      </w:r>
      <w:r w:rsidR="00C72943">
        <w:t>his sensitivity is significantly less than the XES lines observed from comparable elements as the differences are muted due to a charge transfer event in the excited state.</w:t>
      </w:r>
      <w:r w:rsidR="00C72943">
        <w:fldChar w:fldCharType="begin"/>
      </w:r>
      <w:r w:rsidR="002F4165">
        <w:instrText xml:space="preserve"> ADDIN EN.CITE &lt;EndNote&gt;&lt;Cite&gt;&lt;Author&gt;Kawai&lt;/Author&gt;&lt;Year&gt;1994&lt;/Year&gt;&lt;RecNum&gt;1188&lt;/RecNum&gt;&lt;DisplayText&gt;[64]&lt;/DisplayText&gt;&lt;record&gt;&lt;rec-number&gt;1188&lt;/rec-number&gt;&lt;foreign-keys&gt;&lt;key app="EN" db-id="0r0ravrt2wt9waeftz05dzf8t5e929ftere0" timestamp="1585581477"&gt;1188&lt;/key&gt;&lt;/foreign-keys&gt;&lt;ref-type name="Journal Article"&gt;17&lt;/ref-type&gt;&lt;contributors&gt;&lt;authors&gt;&lt;author&gt;Kawai, Jun&lt;/author&gt;&lt;author&gt;Suzuki, Chikashi&lt;/author&gt;&lt;author&gt;Adachi, Hirohiko&lt;/author&gt;&lt;author&gt;Konishi, Tokuzo&lt;/author&gt;&lt;author&gt;Gohshi, Yohichi&lt;/author&gt;&lt;/authors&gt;&lt;/contributors&gt;&lt;titles&gt;&lt;title&gt;Charge-transfer effect on the linewidth of Fe K\ensuremath{\alpha} x-ray fluorescence spectra&lt;/title&gt;&lt;secondary-title&gt;Physical Review B&lt;/secondary-title&gt;&lt;/titles&gt;&lt;periodical&gt;&lt;full-title&gt;Physical Review B&lt;/full-title&gt;&lt;/periodical&gt;&lt;pages&gt;11347-11354&lt;/pages&gt;&lt;volume&gt;50&lt;/volume&gt;&lt;number&gt;16&lt;/number&gt;&lt;dates&gt;&lt;year&gt;1994&lt;/year&gt;&lt;pub-dates&gt;&lt;date&gt;10/15/&lt;/date&gt;&lt;/pub-dates&gt;&lt;/dates&gt;&lt;publisher&gt;American Physical Society&lt;/publisher&gt;&lt;urls&gt;&lt;related-urls&gt;&lt;url&gt;https://link.aps.org/doi/10.1103/PhysRevB.50.11347&lt;/url&gt;&lt;/related-urls&gt;&lt;/urls&gt;&lt;electronic-resource-num&gt;10.1103/PhysRevB.50.11347&lt;/electronic-resource-num&gt;&lt;/record&gt;&lt;/Cite&gt;&lt;/EndNote&gt;</w:instrText>
      </w:r>
      <w:r w:rsidR="00C72943">
        <w:fldChar w:fldCharType="separate"/>
      </w:r>
      <w:r w:rsidR="002F4165">
        <w:rPr>
          <w:noProof/>
        </w:rPr>
        <w:t>[64]</w:t>
      </w:r>
      <w:r w:rsidR="00C72943">
        <w:fldChar w:fldCharType="end"/>
      </w:r>
      <w:r w:rsidR="00C72943">
        <w:t xml:space="preserve">  Nonetheless, the difference</w:t>
      </w:r>
      <w:r w:rsidR="00323546">
        <w:t xml:space="preserve"> is </w:t>
      </w:r>
      <w:r w:rsidR="00C72943">
        <w:t>meaningful as it is</w:t>
      </w:r>
      <w:r w:rsidR="00323546">
        <w:t xml:space="preserve"> 25</w:t>
      </w:r>
      <w:r w:rsidR="00270211">
        <w:t>x</w:t>
      </w:r>
      <w:r w:rsidR="00323546">
        <w:t xml:space="preserve"> larger than the upper limit of values typically reported for sample-to-sample reproducibility in the present type of instrumentation.</w:t>
      </w:r>
      <w:r w:rsidR="00323546">
        <w:fldChar w:fldCharType="begin">
          <w:fldData xml:space="preserve">PEVuZE5vdGU+PENpdGU+PEF1dGhvcj5KYWhybWFuPC9BdXRob3I+PFllYXI+MjAxODwvWWVhcj48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</w:fldData>
        </w:fldChar>
      </w:r>
      <w:r w:rsidR="002F4165">
        <w:instrText xml:space="preserve"> ADDIN EN.CITE </w:instrText>
      </w:r>
      <w:r w:rsidR="002F4165">
        <w:fldChar w:fldCharType="begin">
          <w:fldData xml:space="preserve">PEVuZE5vdGU+PENpdGU+PEF1dGhvcj5KYWhybWFuPC9BdXRob3I+PFllYXI+MjAxODwvWWVhcj48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</w:fldData>
        </w:fldChar>
      </w:r>
      <w:r w:rsidR="002F4165">
        <w:instrText xml:space="preserve"> ADDIN EN.CITE.DATA </w:instrText>
      </w:r>
      <w:r w:rsidR="002F4165">
        <w:fldChar w:fldCharType="end"/>
      </w:r>
      <w:r w:rsidR="00323546">
        <w:fldChar w:fldCharType="separate"/>
      </w:r>
      <w:r w:rsidR="002F4165">
        <w:rPr>
          <w:noProof/>
        </w:rPr>
        <w:t>[42, 77, 78]</w:t>
      </w:r>
      <w:r w:rsidR="00323546">
        <w:fldChar w:fldCharType="end"/>
      </w:r>
      <w:r w:rsidR="00323546">
        <w:t xml:space="preserve">  </w:t>
      </w:r>
      <w:r w:rsidR="00C72943">
        <w:t xml:space="preserve">This observation suggests that Fe Kβ XES bears some merit for ascertaining the redox state of a compound of interest if the instrumentation possesses sufficient energy resolution and stability.  However, this utility is not borne out as this </w:t>
      </w:r>
      <w:r w:rsidR="009B16A9">
        <w:t>behavior</w:t>
      </w:r>
      <w:r w:rsidR="00C72943">
        <w:t xml:space="preserve"> is not universal to </w:t>
      </w:r>
      <w:r w:rsidR="00516CC6">
        <w:t xml:space="preserve">other </w:t>
      </w:r>
      <w:r w:rsidR="00C72943">
        <w:t xml:space="preserve">high-spin Fe compounds.  Specifically, it can be seen from Fig. </w:t>
      </w:r>
      <w:r w:rsidR="006C1342">
        <w:t>4</w:t>
      </w:r>
      <w:r w:rsidR="00C72943">
        <w:t xml:space="preserve">(b) and </w:t>
      </w:r>
      <w:r w:rsidR="006C1342">
        <w:t>4</w:t>
      </w:r>
      <w:r w:rsidR="00C72943">
        <w:t>(c) that the spectra corresponding to silicate minerals are both higher in energy than</w:t>
      </w:r>
      <w:r w:rsidR="000A75F3">
        <w:t xml:space="preserve"> those</w:t>
      </w:r>
      <w:r w:rsidR="00C72943">
        <w:t xml:space="preserve"> </w:t>
      </w:r>
      <w:r w:rsidR="000A75F3">
        <w:t>of</w:t>
      </w:r>
      <w:r w:rsidR="00C72943">
        <w:t xml:space="preserve"> </w:t>
      </w:r>
      <w:r w:rsidR="00A97B7F">
        <w:t xml:space="preserve">oxides </w:t>
      </w:r>
      <w:r w:rsidR="000A75F3">
        <w:t>in</w:t>
      </w:r>
      <w:r w:rsidR="00A97B7F">
        <w:t xml:space="preserve"> the same oxidation state.  Fig. </w:t>
      </w:r>
      <w:r w:rsidR="006C1342">
        <w:t>5</w:t>
      </w:r>
      <w:r w:rsidR="006C31F0">
        <w:t>(a)</w:t>
      </w:r>
      <w:r w:rsidR="00A97B7F">
        <w:t xml:space="preserve"> reveals that there is no clear </w:t>
      </w:r>
      <w:r w:rsidR="00F41496">
        <w:t xml:space="preserve">relationship </w:t>
      </w:r>
      <w:r w:rsidR="00A97B7F">
        <w:t>between the oxidation state of Fe in the silicate-based minerals and the energy of the Kβ</w:t>
      </w:r>
      <w:r w:rsidR="00A97B7F">
        <w:rPr>
          <w:vertAlign w:val="subscript"/>
        </w:rPr>
        <w:t>1,3</w:t>
      </w:r>
      <w:r w:rsidR="00A97B7F">
        <w:t xml:space="preserve"> feature.  This is evidenced by the fact that </w:t>
      </w:r>
      <w:r w:rsidR="000A75F3">
        <w:t>s</w:t>
      </w:r>
      <w:r w:rsidR="00A97B7F">
        <w:t xml:space="preserve">taurolite and </w:t>
      </w:r>
      <w:r w:rsidR="000A75F3">
        <w:t>e</w:t>
      </w:r>
      <w:r w:rsidR="00A97B7F">
        <w:t xml:space="preserve">pidote roughly agree in position despite differing oxidation states, yet </w:t>
      </w:r>
      <w:r w:rsidR="000A75F3">
        <w:t>o</w:t>
      </w:r>
      <w:r w:rsidR="00A97B7F">
        <w:t xml:space="preserve">livine and </w:t>
      </w:r>
      <w:r w:rsidR="000A75F3">
        <w:t>a</w:t>
      </w:r>
      <w:r w:rsidR="00A97B7F">
        <w:t xml:space="preserve">egirine are found </w:t>
      </w:r>
      <w:r w:rsidR="000A75F3">
        <w:t xml:space="preserve">together </w:t>
      </w:r>
      <w:r w:rsidR="00A97B7F">
        <w:t xml:space="preserve">at slightly higher </w:t>
      </w:r>
      <w:r w:rsidR="00A97B7F">
        <w:lastRenderedPageBreak/>
        <w:t>fluorescence energies despite, again, comprising a divalent and trivalent Fe system</w:t>
      </w:r>
      <w:r w:rsidR="006C1342">
        <w:t>, respectively</w:t>
      </w:r>
      <w:r w:rsidR="00A97B7F">
        <w:t>.</w:t>
      </w:r>
      <w:r w:rsidR="00017EEE">
        <w:t xml:space="preserve">  </w:t>
      </w:r>
      <w:r w:rsidR="00BB647E">
        <w:t>Another way to visualize this behavior is provided in Fig. S2.  Here, each silicate is compared to the oxides and a residual is shown of the silicate’s spectrum subtracted from the trivalent oxide.  From this figure, it can again be seen that the spectra of aegirine and olivine are very similar despite their differing oxidation states.  Yet</w:t>
      </w:r>
      <w:r w:rsidR="00777DB2">
        <w:t>,</w:t>
      </w:r>
      <w:r w:rsidR="00BB647E">
        <w:t xml:space="preserve"> these spectra are slightly shifted from that of epidote and staurolite which, again, are </w:t>
      </w:r>
      <w:proofErr w:type="gramStart"/>
      <w:r w:rsidR="00BB647E">
        <w:t>similar to</w:t>
      </w:r>
      <w:proofErr w:type="gramEnd"/>
      <w:r w:rsidR="00BB647E">
        <w:t xml:space="preserve"> each other despite their differing oxidation states.  This reinforces the claim that</w:t>
      </w:r>
      <w:r w:rsidR="00A90068">
        <w:t xml:space="preserve"> the</w:t>
      </w:r>
      <w:r w:rsidR="00BB647E">
        <w:t xml:space="preserve"> effect of oxidation state on the Fe K</w:t>
      </w:r>
      <w:r w:rsidR="00BB647E">
        <w:rPr>
          <w:rFonts w:cstheme="minorHAnsi"/>
        </w:rPr>
        <w:t>β</w:t>
      </w:r>
      <w:r w:rsidR="00BB647E">
        <w:t xml:space="preserve"> CTC-XES lines of silicates is small and not systematic. </w:t>
      </w:r>
    </w:p>
    <w:p w14:paraId="35E690B6" w14:textId="6E439CC9" w:rsidR="00F41496" w:rsidRDefault="00F41496" w:rsidP="00690244">
      <w:pPr>
        <w:ind w:firstLine="360"/>
      </w:pPr>
      <w:r w:rsidRPr="002E48E3">
        <w:t>T</w:t>
      </w:r>
      <w:r w:rsidR="00A00526" w:rsidRPr="002E48E3">
        <w:t xml:space="preserve">he lack of chemical sensitivity shown by the silicate </w:t>
      </w:r>
      <w:r w:rsidRPr="002E48E3">
        <w:t xml:space="preserve">and oxide </w:t>
      </w:r>
      <w:r w:rsidR="00A00526" w:rsidRPr="002E48E3">
        <w:t xml:space="preserve">spectra can be attributed to charge transfer events in the photoexcited state.  Table 3 shows the results of calculations for the ground and core hole excited configurations.  There is </w:t>
      </w:r>
      <w:r w:rsidRPr="002E48E3">
        <w:t>an observable difference</w:t>
      </w:r>
      <w:r w:rsidR="00A00526" w:rsidRPr="002E48E3">
        <w:t xml:space="preserve"> in the number of unpaired electrons in the ground states when comparing the divalent and trivalent Fe compounds.  However, this difference i</w:t>
      </w:r>
      <w:r w:rsidR="0024545D" w:rsidRPr="002E48E3">
        <w:t>s</w:t>
      </w:r>
      <w:r w:rsidR="00A00526" w:rsidRPr="002E48E3">
        <w:t xml:space="preserve"> minimized in the excited states</w:t>
      </w:r>
      <w:r w:rsidR="00D30893" w:rsidRPr="002E48E3">
        <w:t xml:space="preserve">.  </w:t>
      </w:r>
      <w:r w:rsidR="007A450F" w:rsidRPr="002E48E3">
        <w:t xml:space="preserve">This </w:t>
      </w:r>
      <w:r w:rsidR="00F01A20" w:rsidRPr="002E48E3">
        <w:t xml:space="preserve">general </w:t>
      </w:r>
      <w:r w:rsidR="007A450F" w:rsidRPr="002E48E3">
        <w:t>trend is consistent with</w:t>
      </w:r>
      <w:r w:rsidR="00517C43">
        <w:t xml:space="preserve"> the</w:t>
      </w:r>
      <w:r w:rsidR="007A450F" w:rsidRPr="002E48E3">
        <w:t xml:space="preserve"> </w:t>
      </w:r>
      <w:r w:rsidR="00F01A20" w:rsidRPr="002E48E3">
        <w:t>findings of</w:t>
      </w:r>
      <w:r w:rsidR="00D30893" w:rsidRPr="002E48E3">
        <w:t xml:space="preserve"> Kawai et al.</w:t>
      </w:r>
      <w:r w:rsidR="00D30893" w:rsidRPr="002E48E3">
        <w:fldChar w:fldCharType="begin"/>
      </w:r>
      <w:r w:rsidR="002F4165">
        <w:instrText xml:space="preserve"> ADDIN EN.CITE &lt;EndNote&gt;&lt;Cite&gt;&lt;Author&gt;Kawai&lt;/Author&gt;&lt;Year&gt;1994&lt;/Year&gt;&lt;RecNum&gt;1188&lt;/RecNum&gt;&lt;DisplayText&gt;[64]&lt;/DisplayText&gt;&lt;record&gt;&lt;rec-number&gt;1188&lt;/rec-number&gt;&lt;foreign-keys&gt;&lt;key app="EN" db-id="0r0ravrt2wt9waeftz05dzf8t5e929ftere0" timestamp="1585581477"&gt;1188&lt;/key&gt;&lt;/foreign-keys&gt;&lt;ref-type name="Journal Article"&gt;17&lt;/ref-type&gt;&lt;contributors&gt;&lt;authors&gt;&lt;author&gt;Kawai, Jun&lt;/author&gt;&lt;author&gt;Suzuki, Chikashi&lt;/author&gt;&lt;author&gt;Adachi, Hirohiko&lt;/author&gt;&lt;author&gt;Konishi, Tokuzo&lt;/author&gt;&lt;author&gt;Gohshi, Yohichi&lt;/author&gt;&lt;/authors&gt;&lt;/contributors&gt;&lt;titles&gt;&lt;title&gt;Charge-transfer effect on the linewidth of Fe K\ensuremath{\alpha} x-ray fluorescence spectra&lt;/title&gt;&lt;secondary-title&gt;Physical Review B&lt;/secondary-title&gt;&lt;/titles&gt;&lt;periodical&gt;&lt;full-title&gt;Physical Review B&lt;/full-title&gt;&lt;/periodical&gt;&lt;pages&gt;11347-11354&lt;/pages&gt;&lt;volume&gt;50&lt;/volume&gt;&lt;number&gt;16&lt;/number&gt;&lt;dates&gt;&lt;year&gt;1994&lt;/year&gt;&lt;pub-dates&gt;&lt;date&gt;10/15/&lt;/date&gt;&lt;/pub-dates&gt;&lt;/dates&gt;&lt;publisher&gt;American Physical Society&lt;/publisher&gt;&lt;urls&gt;&lt;related-urls&gt;&lt;url&gt;https://link.aps.org/doi/10.1103/PhysRevB.50.11347&lt;/url&gt;&lt;/related-urls&gt;&lt;/urls&gt;&lt;electronic-resource-num&gt;10.1103/PhysRevB.50.11347&lt;/electronic-resource-num&gt;&lt;/record&gt;&lt;/Cite&gt;&lt;/EndNote&gt;</w:instrText>
      </w:r>
      <w:r w:rsidR="00D30893" w:rsidRPr="002E48E3">
        <w:fldChar w:fldCharType="separate"/>
      </w:r>
      <w:r w:rsidR="002F4165">
        <w:rPr>
          <w:noProof/>
        </w:rPr>
        <w:t>[64]</w:t>
      </w:r>
      <w:r w:rsidR="00D30893" w:rsidRPr="002E48E3">
        <w:fldChar w:fldCharType="end"/>
      </w:r>
      <w:r w:rsidR="00D30893" w:rsidRPr="002E48E3">
        <w:t xml:space="preserve">  </w:t>
      </w:r>
      <w:r w:rsidR="00F01A20" w:rsidRPr="002E48E3">
        <w:t xml:space="preserve">Nonetheless, the densities reported here are slightly different than those reported by Kawai et al. </w:t>
      </w:r>
      <w:r w:rsidR="00517C43">
        <w:t>which are</w:t>
      </w:r>
      <w:r w:rsidR="00F01A20" w:rsidRPr="002E48E3">
        <w:t xml:space="preserve"> reiterated in Table 3.  Considering the ground states, the densities reported in this manuscript are in better agreement with the nominal spin density of four electrons for the divalent case and five electrons for the trivalent case.  </w:t>
      </w:r>
      <w:r w:rsidR="00515E7B">
        <w:t>T</w:t>
      </w:r>
      <w:r w:rsidR="00EC433D" w:rsidRPr="002E48E3">
        <w:t>hese small disagreements</w:t>
      </w:r>
      <w:r w:rsidR="00D30893" w:rsidRPr="002E48E3">
        <w:t xml:space="preserve"> can be attributed to differences in the computational approaches, </w:t>
      </w:r>
      <w:r w:rsidR="00F01A20" w:rsidRPr="002E48E3">
        <w:t>including</w:t>
      </w:r>
      <w:r w:rsidR="00D30893" w:rsidRPr="002E48E3">
        <w:t xml:space="preserve"> the</w:t>
      </w:r>
      <w:r w:rsidR="00F01A20" w:rsidRPr="002E48E3">
        <w:t xml:space="preserve"> choice of </w:t>
      </w:r>
      <w:r w:rsidR="00D30893" w:rsidRPr="002E48E3">
        <w:t>functional.</w:t>
      </w:r>
      <w:r w:rsidR="00F01A20" w:rsidRPr="002E48E3">
        <w:t xml:space="preserve">  Here, </w:t>
      </w:r>
      <w:r w:rsidR="00783CF8" w:rsidRPr="002E48E3">
        <w:t xml:space="preserve">pure </w:t>
      </w:r>
      <w:r w:rsidR="00F01A20" w:rsidRPr="002E48E3">
        <w:t>Hartree-</w:t>
      </w:r>
      <w:proofErr w:type="spellStart"/>
      <w:r w:rsidR="00F01A20" w:rsidRPr="002E48E3">
        <w:t>Fock</w:t>
      </w:r>
      <w:proofErr w:type="spellEnd"/>
      <w:r w:rsidR="00F01A20" w:rsidRPr="002E48E3">
        <w:t xml:space="preserve"> exchange was chosen to achieve a localized solution consistent with expectation.</w:t>
      </w:r>
      <w:r w:rsidR="00D30893">
        <w:t xml:space="preserve">  </w:t>
      </w:r>
    </w:p>
    <w:p w14:paraId="6BA51C32" w14:textId="0224B55B" w:rsidR="00EC087A" w:rsidRDefault="00A97B7F" w:rsidP="00690244">
      <w:pPr>
        <w:ind w:firstLine="360"/>
      </w:pPr>
      <w:r>
        <w:t xml:space="preserve">Fig. </w:t>
      </w:r>
      <w:r w:rsidR="006C1342">
        <w:t>5</w:t>
      </w:r>
      <w:r w:rsidR="006C31F0">
        <w:t>(b-c)</w:t>
      </w:r>
      <w:r>
        <w:t xml:space="preserve"> provides</w:t>
      </w:r>
      <w:r w:rsidR="00010E87">
        <w:t xml:space="preserve"> </w:t>
      </w:r>
      <w:r>
        <w:t xml:space="preserve">evidence that </w:t>
      </w:r>
      <w:r w:rsidR="00017EEE">
        <w:t>the position of the Fe Kβ</w:t>
      </w:r>
      <w:r w:rsidR="00017EEE">
        <w:rPr>
          <w:vertAlign w:val="subscript"/>
        </w:rPr>
        <w:t>1,3</w:t>
      </w:r>
      <w:r w:rsidR="00017EEE">
        <w:t xml:space="preserve"> is </w:t>
      </w:r>
      <w:r w:rsidR="00010E87">
        <w:t xml:space="preserve">also </w:t>
      </w:r>
      <w:r w:rsidR="00017EEE">
        <w:t>not a robust indicator of oxidation state</w:t>
      </w:r>
      <w:r w:rsidR="000A75F3">
        <w:t xml:space="preserve"> in </w:t>
      </w:r>
      <w:r w:rsidR="00010E87">
        <w:t xml:space="preserve">amorphous </w:t>
      </w:r>
      <w:r w:rsidR="000A75F3">
        <w:t>systems of Fe-based silicates</w:t>
      </w:r>
      <w:r w:rsidR="00017EEE">
        <w:t xml:space="preserve">.  In this figure, the spectra generated from measurements of </w:t>
      </w:r>
      <w:proofErr w:type="spellStart"/>
      <w:r w:rsidR="00516CC6">
        <w:t>w</w:t>
      </w:r>
      <w:r w:rsidR="00832596">
        <w:rPr>
          <w:rFonts w:cstheme="minorHAnsi"/>
        </w:rPr>
        <w:t>ü</w:t>
      </w:r>
      <w:r w:rsidR="00516CC6">
        <w:t>stite</w:t>
      </w:r>
      <w:proofErr w:type="spellEnd"/>
      <w:r w:rsidR="00017EEE">
        <w:t xml:space="preserve"> and </w:t>
      </w:r>
      <w:r w:rsidR="00516CC6">
        <w:t>a</w:t>
      </w:r>
      <w:r w:rsidR="00017EEE">
        <w:t xml:space="preserve">egirine are shown with a variety of Fe-based silicate glasses.  It should be noted that </w:t>
      </w:r>
      <w:proofErr w:type="spellStart"/>
      <w:r w:rsidR="00516CC6">
        <w:t>w</w:t>
      </w:r>
      <w:r w:rsidR="00832596">
        <w:rPr>
          <w:rFonts w:cstheme="minorHAnsi"/>
        </w:rPr>
        <w:t>ü</w:t>
      </w:r>
      <w:r w:rsidR="00516CC6">
        <w:t>stite</w:t>
      </w:r>
      <w:proofErr w:type="spellEnd"/>
      <w:r w:rsidR="00017EEE">
        <w:t xml:space="preserve"> and </w:t>
      </w:r>
      <w:r w:rsidR="00516CC6">
        <w:t>a</w:t>
      </w:r>
      <w:r w:rsidR="00017EEE">
        <w:t xml:space="preserve">egirine were selected as standards as they were the most dissimilar of the oxides and minerals measured.  Here, nearly </w:t>
      </w:r>
      <w:r w:rsidR="000A75F3">
        <w:t>all</w:t>
      </w:r>
      <w:r w:rsidR="00017EEE">
        <w:t xml:space="preserve"> the glasses produced spectra in rough agreement with</w:t>
      </w:r>
      <w:r w:rsidR="00E9122F">
        <w:t xml:space="preserve"> a</w:t>
      </w:r>
      <w:r w:rsidR="00017EEE">
        <w:t>egirine</w:t>
      </w:r>
      <w:r w:rsidR="00811A18">
        <w:t>, which is a mineral bearing trivalent Fe atoms</w:t>
      </w:r>
      <w:r w:rsidR="00017EEE">
        <w:t xml:space="preserve">.  </w:t>
      </w:r>
      <w:r w:rsidR="00516CC6">
        <w:t>This is in stark contrast to the above results based on XANES analysis which revealed quantifiable sensitivities to the local atomic and electronic structure of Fe atoms in the minerals and glasses.</w:t>
      </w:r>
    </w:p>
    <w:p w14:paraId="4779859F" w14:textId="17A45BF7" w:rsidR="009860F1" w:rsidRPr="00816836" w:rsidRDefault="000B2E8E" w:rsidP="000B2E8E">
      <w:pPr>
        <w:pStyle w:val="Heading2"/>
        <w:numPr>
          <w:ilvl w:val="0"/>
          <w:numId w:val="1"/>
        </w:numPr>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Conclusions</w:t>
      </w:r>
    </w:p>
    <w:p w14:paraId="43C55EE2" w14:textId="32E2AA8E" w:rsidR="000B2E8E" w:rsidRPr="000B2E8E" w:rsidRDefault="009A7F0D" w:rsidP="00404994">
      <w:r>
        <w:t xml:space="preserve">Established analyses of the Fe K-edge XANES results permitted quantification of the redox distribution of Fe atoms in both the silicate-based minerals and glasses.  </w:t>
      </w:r>
      <w:r w:rsidR="00515E7B">
        <w:t>This</w:t>
      </w:r>
      <w:r w:rsidR="00A87E73">
        <w:t xml:space="preserve"> study </w:t>
      </w:r>
      <w:r>
        <w:t>demonstrates a satisfactory application of traditional peak fitting procedures to the pre-edge region of a variety of silicate-based minerals and glasses despite complex local atomic environments.  This procedure provided Fe redox estimates for four glasses which serve as community reference materials for geological and industrial applications. It is apparent that combining this approach with the rapidly growing capabilities of laboratory-based X-ray spectrometers is a promising direction for future studie</w:t>
      </w:r>
      <w:r w:rsidR="009A3F74">
        <w:t>s in need of accessible X-ray analyses</w:t>
      </w:r>
      <w:r>
        <w:t>.  As lab-based emission spectroscopy is amenable to lower Fe concentrations than lab-based absorption spectroscopies</w:t>
      </w:r>
      <w:r w:rsidR="00B13E06">
        <w:t xml:space="preserve">, </w:t>
      </w:r>
      <w:r w:rsidR="00360113">
        <w:t>Fe K</w:t>
      </w:r>
      <w:r w:rsidR="00360113">
        <w:rPr>
          <w:rFonts w:cstheme="minorHAnsi"/>
        </w:rPr>
        <w:t>β</w:t>
      </w:r>
      <w:r w:rsidR="00360113">
        <w:t xml:space="preserve"> XES </w:t>
      </w:r>
      <w:r w:rsidR="00F41496">
        <w:t>ha</w:t>
      </w:r>
      <w:r>
        <w:t>s</w:t>
      </w:r>
      <w:r w:rsidR="00F41496">
        <w:t xml:space="preserve"> </w:t>
      </w:r>
      <w:r w:rsidR="00360113">
        <w:t xml:space="preserve">been assessed as a potential </w:t>
      </w:r>
      <w:r w:rsidR="00B13E06">
        <w:t xml:space="preserve">complement to Fe K-edge XANES </w:t>
      </w:r>
      <w:r>
        <w:t xml:space="preserve">measurements </w:t>
      </w:r>
      <w:r w:rsidR="00360113">
        <w:t xml:space="preserve">for characterizing Fe redox distributions in silicate-based materials.  The usual chemical sensitivity of CTC-XES </w:t>
      </w:r>
      <w:r w:rsidR="00F41496">
        <w:t xml:space="preserve">was found to be </w:t>
      </w:r>
      <w:r w:rsidR="00360113">
        <w:t xml:space="preserve">dampened </w:t>
      </w:r>
      <w:r w:rsidR="00F41496">
        <w:t>for</w:t>
      </w:r>
      <w:r w:rsidR="00360113">
        <w:t xml:space="preserve"> the materials studied in this work.  This prevents the immediate application of </w:t>
      </w:r>
      <w:r w:rsidR="00B13E06">
        <w:t>Fe K</w:t>
      </w:r>
      <w:r w:rsidR="00B13E06">
        <w:rPr>
          <w:rFonts w:cstheme="minorHAnsi"/>
        </w:rPr>
        <w:t>β</w:t>
      </w:r>
      <w:r w:rsidR="00B13E06">
        <w:t xml:space="preserve"> XES </w:t>
      </w:r>
      <w:r w:rsidR="00360113">
        <w:t xml:space="preserve">to routine </w:t>
      </w:r>
      <w:r w:rsidR="001319E7">
        <w:t xml:space="preserve">Fe redox </w:t>
      </w:r>
      <w:r w:rsidR="00360113">
        <w:t>analyses</w:t>
      </w:r>
      <w:r w:rsidR="00360113" w:rsidRPr="00EC433D">
        <w:t xml:space="preserve">.  </w:t>
      </w:r>
      <w:r w:rsidR="00D30893" w:rsidRPr="00404994">
        <w:t xml:space="preserve">On the basis of the calculations in this work, the lack of sensitivity can be attributed to charge transfer events in the photoexcited state that </w:t>
      </w:r>
      <w:proofErr w:type="gramStart"/>
      <w:r w:rsidR="00D30893" w:rsidRPr="00404994">
        <w:t>lead</w:t>
      </w:r>
      <w:proofErr w:type="gramEnd"/>
      <w:r w:rsidR="00D30893" w:rsidRPr="00404994">
        <w:t xml:space="preserve"> to a similar number of unpaired 3d electrons on the absorbing Fe atoms in the divalent and trivalent silicate compounds.</w:t>
      </w:r>
    </w:p>
    <w:p w14:paraId="53DC6817" w14:textId="3F211463" w:rsidR="00CE09AF" w:rsidRPr="002E48E3" w:rsidRDefault="000B2E8E" w:rsidP="000B2E8E">
      <w:pPr>
        <w:pStyle w:val="Heading2"/>
        <w:numPr>
          <w:ilvl w:val="0"/>
          <w:numId w:val="1"/>
        </w:numPr>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2E48E3">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lastRenderedPageBreak/>
        <w:t>Acknowledgements</w:t>
      </w:r>
    </w:p>
    <w:p w14:paraId="79CCCB6B" w14:textId="268CB92C" w:rsidR="000B2E8E" w:rsidRPr="000B2E8E" w:rsidRDefault="00CE09AF" w:rsidP="00404994">
      <w:r>
        <w:t>The authors would like to thank Dr. Bruce Ravel</w:t>
      </w:r>
      <w:r w:rsidR="00403E87">
        <w:t xml:space="preserve"> (NIST</w:t>
      </w:r>
      <w:r w:rsidR="00403E87" w:rsidRPr="006473C9">
        <w:t>), Eric Steel (NIST), and Dr. Stephen Wilson (</w:t>
      </w:r>
      <w:r w:rsidR="00100A13" w:rsidRPr="006473C9">
        <w:t>USGS) for</w:t>
      </w:r>
      <w:r w:rsidRPr="00A829EC">
        <w:t xml:space="preserve"> </w:t>
      </w:r>
      <w:r w:rsidR="00403E87">
        <w:t>their</w:t>
      </w:r>
      <w:r>
        <w:t xml:space="preserve"> advice during this project.  </w:t>
      </w:r>
      <w:r w:rsidR="009860F1">
        <w:t xml:space="preserve">This research made use of resources at </w:t>
      </w:r>
      <w:r w:rsidR="00D00EF0">
        <w:t xml:space="preserve">NIST’s </w:t>
      </w:r>
      <w:r w:rsidR="009860F1">
        <w:t xml:space="preserve">Center for Nanoscale Science and Technology.  </w:t>
      </w:r>
      <w:r w:rsidR="00D00EF0" w:rsidRPr="00611A56">
        <w:rPr>
          <w:rFonts w:cstheme="minorHAnsi"/>
        </w:rPr>
        <w:t xml:space="preserve">This research used beamline 6-BM of the National Synchrotron Light Source </w:t>
      </w:r>
      <w:proofErr w:type="gramStart"/>
      <w:r w:rsidR="00D00EF0" w:rsidRPr="00611A56">
        <w:rPr>
          <w:rFonts w:cstheme="minorHAnsi"/>
        </w:rPr>
        <w:t>II,</w:t>
      </w:r>
      <w:proofErr w:type="gramEnd"/>
      <w:r w:rsidR="00D00EF0" w:rsidRPr="00611A56">
        <w:rPr>
          <w:rFonts w:cstheme="minorHAnsi"/>
        </w:rPr>
        <w:t xml:space="preserve"> a U.S. Department of Energy (DOE) Office of Science User Facility operated for the DOE Office of Science by Brookhaven National Laboratory under Contract no. DE-SC0012704.</w:t>
      </w:r>
      <w:r w:rsidR="00D00EF0" w:rsidRPr="00097461">
        <w:rPr>
          <w:rFonts w:ascii="Times New Roman" w:hAnsi="Times New Roman" w:cs="Times New Roman"/>
          <w:sz w:val="24"/>
          <w:szCs w:val="24"/>
        </w:rPr>
        <w:t xml:space="preserve">  </w:t>
      </w:r>
      <w:r w:rsidR="00816836">
        <w:t xml:space="preserve">EPJ </w:t>
      </w:r>
      <w:r w:rsidR="00F41496">
        <w:t>and JLW were</w:t>
      </w:r>
      <w:r w:rsidR="00816836">
        <w:t xml:space="preserve"> funded in part by </w:t>
      </w:r>
      <w:r w:rsidR="00770F00">
        <w:t xml:space="preserve">postdoctoral </w:t>
      </w:r>
      <w:r w:rsidR="00F41496">
        <w:t>fellowships</w:t>
      </w:r>
      <w:r w:rsidR="00816836">
        <w:t xml:space="preserve"> </w:t>
      </w:r>
      <w:r w:rsidR="00A40AFE">
        <w:t xml:space="preserve">through </w:t>
      </w:r>
      <w:r w:rsidR="00816836">
        <w:t>the</w:t>
      </w:r>
      <w:r w:rsidR="009860F1">
        <w:t xml:space="preserve"> United States National Research Council.</w:t>
      </w:r>
      <w:r w:rsidR="00816836">
        <w:t xml:space="preserve">  </w:t>
      </w:r>
      <w:r w:rsidR="00653EE3">
        <w:t>NG acknowledges support from the US Department of Energy, Office of Science, Office of Basic Energy Sciences, Chemical Sciences, Geosciences and Biosciences under Award No KC-030105172685.</w:t>
      </w:r>
      <w:r w:rsidR="009860F1">
        <w:t xml:space="preserve">  </w:t>
      </w:r>
      <w:r>
        <w:t>Trade names and commercial products are identified in this paper to specify the experimental procedures in adequate detail.  This identification does not imply recommendation or endorsement by the authors or by the National Institute of Standards and Technology, nor does it imply that the products identified are necessarily the best available for the purpose.  Contributions of the National Institute of Standards and Technology are not subject to copyright.</w:t>
      </w:r>
      <w:r w:rsidR="006B5482">
        <w:t xml:space="preserve"> This research benefitted from computational resources (Cascade) provided by the Environmental Molecular Sciences Laboratory (EMSL), a DOE Office of Science User Facility sponsored by the Office of Biological and Environmental Research and located at PNNL. PNNL is operated by Battelle Memorial Institute for the United States Department of Energy under DOE Contract No. DE-AC05- 76RL1830.</w:t>
      </w:r>
    </w:p>
    <w:p w14:paraId="30F4D971" w14:textId="05CE6313" w:rsidR="00343155" w:rsidRPr="00816836" w:rsidRDefault="000B2E8E" w:rsidP="000B2E8E">
      <w:pPr>
        <w:pStyle w:val="Heading2"/>
        <w:numPr>
          <w:ilvl w:val="0"/>
          <w:numId w:val="1"/>
        </w:numPr>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000000" w:themeColor="tex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eferences</w:t>
      </w:r>
    </w:p>
    <w:p w14:paraId="61100285" w14:textId="77777777" w:rsidR="003B5E91" w:rsidRPr="003B5E91" w:rsidRDefault="00343155" w:rsidP="003B5E91">
      <w:pPr>
        <w:pStyle w:val="EndNoteBibliography"/>
        <w:spacing w:after="0"/>
      </w:pPr>
      <w:r>
        <w:fldChar w:fldCharType="begin"/>
      </w:r>
      <w:r>
        <w:instrText xml:space="preserve"> ADDIN EN.REFLIST </w:instrText>
      </w:r>
      <w:r>
        <w:fldChar w:fldCharType="separate"/>
      </w:r>
      <w:r w:rsidR="003B5E91" w:rsidRPr="003B5E91">
        <w:t>[1] V.C. Kress, I.S.E. Carmichael, The compressibility of silicate liquids containing Fe2O3 and the effect of composition, temperature, oxygen fugacity and pressure on their redox states, Contributions to Mineralogy and Petrology, 108 (1991) 82-92.</w:t>
      </w:r>
    </w:p>
    <w:p w14:paraId="7C86CF82" w14:textId="77777777" w:rsidR="003B5E91" w:rsidRPr="003B5E91" w:rsidRDefault="003B5E91" w:rsidP="003B5E91">
      <w:pPr>
        <w:pStyle w:val="EndNoteBibliography"/>
        <w:spacing w:after="0"/>
      </w:pPr>
      <w:r w:rsidRPr="003B5E91">
        <w:t>[2] E. Cottrell, K.A. Kelley, A. Lanzirotti, R.A. Fischer, High-precision determination of iron oxidation state in silicate glasses using XANES, Chemical Geology, 268 (2009) 167-179.</w:t>
      </w:r>
    </w:p>
    <w:p w14:paraId="361FB007" w14:textId="77777777" w:rsidR="003B5E91" w:rsidRPr="003B5E91" w:rsidRDefault="003B5E91" w:rsidP="003B5E91">
      <w:pPr>
        <w:pStyle w:val="EndNoteBibliography"/>
        <w:spacing w:after="0"/>
      </w:pPr>
      <w:r w:rsidRPr="003B5E91">
        <w:t>[3] C. Ballhaus, R.F. Berry, D.H. Green, High pressure experimental calibration of the olivine-orthopyroxene-spinel oxygen geobarometer: implications for the oxidation state of the upper mantle, Contributions to Mineralogy and Petrology, 107 (1991) 27-40.</w:t>
      </w:r>
    </w:p>
    <w:p w14:paraId="611A8207" w14:textId="77777777" w:rsidR="003B5E91" w:rsidRPr="003B5E91" w:rsidRDefault="003B5E91" w:rsidP="003B5E91">
      <w:pPr>
        <w:pStyle w:val="EndNoteBibliography"/>
        <w:spacing w:after="0"/>
      </w:pPr>
      <w:r w:rsidRPr="003B5E91">
        <w:t>[4] B. J. Wood, D. Virgo, Upper mantle oxidation state: Ferric iron contents of Iherzolite spinels by 57Fe Mössbauer spectroscopy and resultant oxygen fugacities, Geochimica et Cosmochimica Acta, 53 (1989) 1277-1291.</w:t>
      </w:r>
    </w:p>
    <w:p w14:paraId="180EF7DF" w14:textId="77777777" w:rsidR="003B5E91" w:rsidRPr="003B5E91" w:rsidRDefault="003B5E91" w:rsidP="003B5E91">
      <w:pPr>
        <w:pStyle w:val="EndNoteBibliography"/>
        <w:spacing w:after="0"/>
      </w:pPr>
      <w:r w:rsidRPr="003B5E91">
        <w:t>[5] A. Bénard, K. Klimm, A.B. Woodland, R.J. Arculus, M. Wilke, R.E. Botcharnikov, N. Shimizu, O. Nebel, C. Rivard, D.A. Ionov, Oxidising agents in sub-arc mantle melts link slab devolatilisation and arc magmas, Nat Commun, 9 (2018) 3500-3500.</w:t>
      </w:r>
    </w:p>
    <w:p w14:paraId="6296B037" w14:textId="77777777" w:rsidR="003B5E91" w:rsidRPr="003B5E91" w:rsidRDefault="003B5E91" w:rsidP="003B5E91">
      <w:pPr>
        <w:pStyle w:val="EndNoteBibliography"/>
        <w:spacing w:after="0"/>
      </w:pPr>
      <w:r w:rsidRPr="003B5E91">
        <w:t>[6] A.G. Tomkins, K.A. Evans, Separate zones of sulfate and sulfide release from subducted mafic oceanic crust, Earth and Planetary Science Letters, 428 (2015) 73-83.</w:t>
      </w:r>
    </w:p>
    <w:p w14:paraId="0F1A8B73" w14:textId="77777777" w:rsidR="003B5E91" w:rsidRPr="003B5E91" w:rsidRDefault="003B5E91" w:rsidP="003B5E91">
      <w:pPr>
        <w:pStyle w:val="EndNoteBibliography"/>
        <w:spacing w:after="0"/>
      </w:pPr>
      <w:r w:rsidRPr="003B5E91">
        <w:t>[7] B. Mirhadi, B. Mehdikhani, Effect of Batch Melting Temperature and Raw Material on Iron Redox State in Sodium Silicate Glasses, J. Korean Ceram. Soc, 48 (2011) 117-110.</w:t>
      </w:r>
    </w:p>
    <w:p w14:paraId="2AD13C98" w14:textId="77777777" w:rsidR="003B5E91" w:rsidRPr="003B5E91" w:rsidRDefault="003B5E91" w:rsidP="003B5E91">
      <w:pPr>
        <w:pStyle w:val="EndNoteBibliography"/>
        <w:spacing w:after="0"/>
      </w:pPr>
      <w:r w:rsidRPr="003B5E91">
        <w:t>[8] V. Vercamer, G. Lelong, H. Hijiya, Y. Kondo, L. Galoisy, G. Calas, Diluted Fe3+ in silicate glasses: Structural effects of Fe-redox state and matrix composition. An optical absorption and X-band/Q-band EPR study, Journal of Non-Crystalline Solids, 428 (2015) 138-145.</w:t>
      </w:r>
    </w:p>
    <w:p w14:paraId="13F173F4" w14:textId="77777777" w:rsidR="003B5E91" w:rsidRPr="003B5E91" w:rsidRDefault="003B5E91" w:rsidP="003B5E91">
      <w:pPr>
        <w:pStyle w:val="EndNoteBibliography"/>
        <w:spacing w:after="0"/>
      </w:pPr>
      <w:r w:rsidRPr="003B5E91">
        <w:t>[9] M. Hubert, A.J. Faber, H. Sesigur, F. Akmaz, S.R. Kahl, E. Alejandro, T. Maehara, Impact of Redox in Industrial Glass Melting and Importance of Redox Control, 77th Conference on Glass Problems, (2017) 113-128.</w:t>
      </w:r>
    </w:p>
    <w:p w14:paraId="4BD070F1" w14:textId="77777777" w:rsidR="003B5E91" w:rsidRPr="003B5E91" w:rsidRDefault="003B5E91" w:rsidP="003B5E91">
      <w:pPr>
        <w:pStyle w:val="EndNoteBibliography"/>
        <w:spacing w:after="0"/>
      </w:pPr>
      <w:r w:rsidRPr="003B5E91">
        <w:t>[10] A. Bézos, E. Humler, The Fe3+/ΣFe ratios of MORB glasses and their implications for mantle melting, Geochimica et Cosmochimica Acta, 69 (2005) 711-725.</w:t>
      </w:r>
    </w:p>
    <w:p w14:paraId="6A180336" w14:textId="77777777" w:rsidR="003B5E91" w:rsidRPr="003B5E91" w:rsidRDefault="003B5E91" w:rsidP="003B5E91">
      <w:pPr>
        <w:pStyle w:val="EndNoteBibliography"/>
        <w:spacing w:after="0"/>
      </w:pPr>
      <w:r w:rsidRPr="003B5E91">
        <w:lastRenderedPageBreak/>
        <w:t>[11] G. Moore, K. Righter, I.S.E. Carmichael, The effect of dissolved water on the oxidation state of iron in natural silicate liquids, Contributions to Mineralogy and Petrology, 120 (1995) 170-179.</w:t>
      </w:r>
    </w:p>
    <w:p w14:paraId="5711C2CE" w14:textId="77777777" w:rsidR="003B5E91" w:rsidRPr="003B5E91" w:rsidRDefault="003B5E91" w:rsidP="003B5E91">
      <w:pPr>
        <w:pStyle w:val="EndNoteBibliography"/>
        <w:spacing w:after="0"/>
      </w:pPr>
      <w:r w:rsidRPr="003B5E91">
        <w:t>[12] J.L. Weaver, N.A. Wall, J.S. McCloy, Wet chemical and UV-Vis spectrometric iron speciation in quenched low and intermediate level nuclear waste glasses, MRS Online Proceedings Library (OPL), 1744 (2015) 93-100.</w:t>
      </w:r>
    </w:p>
    <w:p w14:paraId="1EFE8407" w14:textId="77777777" w:rsidR="003B5E91" w:rsidRPr="003B5E91" w:rsidRDefault="003B5E91" w:rsidP="003B5E91">
      <w:pPr>
        <w:pStyle w:val="EndNoteBibliography"/>
        <w:spacing w:after="0"/>
      </w:pPr>
      <w:r w:rsidRPr="003B5E91">
        <w:t>[13] A.A. Schilt, Analytical applications of 1, 10-phenanthroline and related compounds: international series of monographs in analytical chemistry, Elsevier, 2013.</w:t>
      </w:r>
    </w:p>
    <w:p w14:paraId="334DF653" w14:textId="77777777" w:rsidR="003B5E91" w:rsidRPr="003B5E91" w:rsidRDefault="003B5E91" w:rsidP="003B5E91">
      <w:pPr>
        <w:pStyle w:val="EndNoteBibliography"/>
        <w:spacing w:after="0"/>
      </w:pPr>
      <w:r w:rsidRPr="003B5E91">
        <w:t>[14] A. Berry, G. Stewart, H. O'Neill, G. Mallmann, J.F. Mosselmans, A re-assessment of the oxidation state of iron in MORB glasses, Earth and Planetary Science Letters, 483 (2018) 114-123.</w:t>
      </w:r>
    </w:p>
    <w:p w14:paraId="15AE2ED6" w14:textId="77777777" w:rsidR="003B5E91" w:rsidRPr="003B5E91" w:rsidRDefault="003B5E91" w:rsidP="003B5E91">
      <w:pPr>
        <w:pStyle w:val="EndNoteBibliography"/>
        <w:spacing w:after="0"/>
      </w:pPr>
      <w:r w:rsidRPr="003B5E91">
        <w:t>[15] A. Di Muro, N. Métrich, M. Mercier, D. Giordano, D. Massare, G. Montagnac, Micro-Raman determination of iron redox state in dry natural glasses: Application to peralkaline rhyolites and basalts, Chemical Geology, 259 (2009) 78-88.</w:t>
      </w:r>
    </w:p>
    <w:p w14:paraId="01A55A78" w14:textId="77777777" w:rsidR="003B5E91" w:rsidRPr="003B5E91" w:rsidRDefault="003B5E91" w:rsidP="003B5E91">
      <w:pPr>
        <w:pStyle w:val="EndNoteBibliography"/>
        <w:spacing w:after="0"/>
      </w:pPr>
      <w:r w:rsidRPr="003B5E91">
        <w:t>[16] A.-M. Welsch, J.L. Knipping, H. Behrens, Fe-oxidation state in alkali-trisilicate glasses - A Raman spectroscopic study, Journal of Non-Crystalline Solids, 471 (2017) 28-38.</w:t>
      </w:r>
    </w:p>
    <w:p w14:paraId="0494E253" w14:textId="77777777" w:rsidR="003B5E91" w:rsidRPr="003B5E91" w:rsidRDefault="003B5E91" w:rsidP="003B5E91">
      <w:pPr>
        <w:pStyle w:val="EndNoteBibliography"/>
        <w:spacing w:after="0"/>
      </w:pPr>
      <w:r w:rsidRPr="003B5E91">
        <w:t>[17] C. Le Losq, A.J. Berry, M.A. Kendrick, D.R. Neuville, H.S.C. O'Neill, Determination of the oxidation state of iron in Mid-Ocean Ridge basalt glasses by Raman spectroscopy, American Mineralogist, 104 (2019) 1032-1042.</w:t>
      </w:r>
    </w:p>
    <w:p w14:paraId="1F7BB734" w14:textId="77777777" w:rsidR="003B5E91" w:rsidRPr="003B5E91" w:rsidRDefault="003B5E91" w:rsidP="003B5E91">
      <w:pPr>
        <w:pStyle w:val="EndNoteBibliography"/>
        <w:spacing w:after="0"/>
      </w:pPr>
      <w:r w:rsidRPr="003B5E91">
        <w:t>[18] D.B. Dingwell, Redox viscometry of some Fe-bearing silicate melts, American Mineralogist, 76 (1991) 1560-1562.</w:t>
      </w:r>
    </w:p>
    <w:p w14:paraId="02D9C242" w14:textId="77777777" w:rsidR="003B5E91" w:rsidRPr="003B5E91" w:rsidRDefault="003B5E91" w:rsidP="003B5E91">
      <w:pPr>
        <w:pStyle w:val="EndNoteBibliography"/>
        <w:spacing w:after="0"/>
      </w:pPr>
      <w:r w:rsidRPr="003B5E91">
        <w:t>[19] D.B. Dingwell, D. Virgo, The effect of oxidation state on the viscosity of melts in the system Na2O-FeO-Fe2O3-SiO2, Geochimica et Cosmochimica Acta, 51 (1987) 195-205.</w:t>
      </w:r>
    </w:p>
    <w:p w14:paraId="0B244A00" w14:textId="77777777" w:rsidR="003B5E91" w:rsidRPr="003B5E91" w:rsidRDefault="003B5E91" w:rsidP="003B5E91">
      <w:pPr>
        <w:pStyle w:val="EndNoteBibliography"/>
        <w:spacing w:after="0"/>
      </w:pPr>
      <w:r w:rsidRPr="003B5E91">
        <w:t>[20] K.D. Jayasuriya, H.S. O'Neill, A.J. Berry, S.J. Campbell, A Mossbauer study of the oxidation state of Fe in silicate melts, American Mineralogist, 89 (2004) 1597-1609.</w:t>
      </w:r>
    </w:p>
    <w:p w14:paraId="2F1B7BA3" w14:textId="77777777" w:rsidR="003B5E91" w:rsidRPr="003B5E91" w:rsidRDefault="003B5E91" w:rsidP="003B5E91">
      <w:pPr>
        <w:pStyle w:val="EndNoteBibliography"/>
        <w:spacing w:after="0"/>
      </w:pPr>
      <w:r w:rsidRPr="003B5E91">
        <w:t>[21] B.O. Mysen, D. Virgo, E.-R. Neumann, F.A. Seifert, Redox equilibria and the structural states of ferric and ferrous iron in melts in the system CaO–MgO–Al2O3–SiO2–Fe–O;: relationships between redox equilibria, melt structure and liquidus phase equilibria, American Mineralogist, 70 (1985) 317-331.</w:t>
      </w:r>
    </w:p>
    <w:p w14:paraId="5373AEA8" w14:textId="77777777" w:rsidR="003B5E91" w:rsidRPr="003B5E91" w:rsidRDefault="003B5E91" w:rsidP="003B5E91">
      <w:pPr>
        <w:pStyle w:val="EndNoteBibliography"/>
        <w:spacing w:after="0"/>
      </w:pPr>
      <w:r w:rsidRPr="003B5E91">
        <w:t>[22] M. Wilke, G.M. Partzsch, R. Bernhardt, D. Lattard, Determination of the iron oxidation state in basaltic glasses using XANES at the K-edge, Chemical Geology, 220 (2005) 143-161.</w:t>
      </w:r>
    </w:p>
    <w:p w14:paraId="767373E9" w14:textId="77777777" w:rsidR="003B5E91" w:rsidRPr="003B5E91" w:rsidRDefault="003B5E91" w:rsidP="003B5E91">
      <w:pPr>
        <w:pStyle w:val="EndNoteBibliography"/>
        <w:spacing w:after="0"/>
      </w:pPr>
      <w:r w:rsidRPr="003B5E91">
        <w:t>[23] R.A. Lange, I.S.E. Carmichael, Ferric-ferrous equilibria in Na2O-FeO-Fe2O3-SiO2 melts: Effects of analytical techniques on derived partial molar volumes, Geochimica et Cosmochimica Acta, 53 (1989) 2195-2204.</w:t>
      </w:r>
    </w:p>
    <w:p w14:paraId="124C4CE3" w14:textId="77777777" w:rsidR="003B5E91" w:rsidRPr="003B5E91" w:rsidRDefault="003B5E91" w:rsidP="003B5E91">
      <w:pPr>
        <w:pStyle w:val="EndNoteBibliography"/>
        <w:spacing w:after="0"/>
      </w:pPr>
      <w:r w:rsidRPr="003B5E91">
        <w:t>[24] G. Ottonello, R. Moretti, L. Marini, M. Vetuschi Zuccolini, Oxidation state of iron in silicate glasses and melts: a thermochemical model, Chemical Geology, 174 (2001) 157-179.</w:t>
      </w:r>
    </w:p>
    <w:p w14:paraId="6B232340" w14:textId="77777777" w:rsidR="003B5E91" w:rsidRPr="003B5E91" w:rsidRDefault="003B5E91" w:rsidP="003B5E91">
      <w:pPr>
        <w:pStyle w:val="EndNoteBibliography"/>
        <w:spacing w:after="0"/>
      </w:pPr>
      <w:r w:rsidRPr="003B5E91">
        <w:t>[25] S. Bajt, S.R. Sutton, J.S. Delaney, X-ray microprobe analysis of iron oxidation states in silicates and oxides using X-ray absorption near edge structure (XANES), Geochimica et Cosmochimica Acta, 58 (1994) 5209-5214.</w:t>
      </w:r>
    </w:p>
    <w:p w14:paraId="78E2AD31" w14:textId="77777777" w:rsidR="003B5E91" w:rsidRPr="003B5E91" w:rsidRDefault="003B5E91" w:rsidP="003B5E91">
      <w:pPr>
        <w:pStyle w:val="EndNoteBibliography"/>
        <w:spacing w:after="0"/>
      </w:pPr>
      <w:r w:rsidRPr="003B5E91">
        <w:t>[26] M.D. Dyar, S.D. Jeremy, R.S. Steven, W.S. Martha, Fe3+ distribution in oxidized olivine: A synchrotron micro-XANES study, American Mineralogist, 83 (1998) 1361-1365.</w:t>
      </w:r>
    </w:p>
    <w:p w14:paraId="055A5F54" w14:textId="003DAA8F" w:rsidR="003B5E91" w:rsidRPr="003B5E91" w:rsidRDefault="003B5E91" w:rsidP="003B5E91">
      <w:pPr>
        <w:pStyle w:val="EndNoteBibliography"/>
        <w:spacing w:after="0"/>
      </w:pPr>
      <w:r w:rsidRPr="003B5E91">
        <w:t>[27] M. Wilke, F. Farges, P.-E. Petit, G.E. Brown, Jr., F. Martin, Oxidation state and coordination of Fe in minerals: An Fe K-XANES spectroscopic study, American Mineralogist, 86 (2001) 714-730.</w:t>
      </w:r>
    </w:p>
    <w:p w14:paraId="3A0BB4E4" w14:textId="77777777" w:rsidR="003B5E91" w:rsidRPr="003B5E91" w:rsidRDefault="003B5E91" w:rsidP="003B5E91">
      <w:pPr>
        <w:pStyle w:val="EndNoteBibliography"/>
        <w:spacing w:after="0"/>
      </w:pPr>
      <w:r w:rsidRPr="003B5E91">
        <w:t>[28] M.D. Dyar, M. McCanta, E. Breves, C.J. Carey, A. Lanzirotti, Accurate predictions of iron redox state in silicate glasses: A multivariate approach using X-ray absorption spectroscopy, American Mineralogist, 101 (2016) 744-747.</w:t>
      </w:r>
    </w:p>
    <w:p w14:paraId="77214018" w14:textId="77777777" w:rsidR="003B5E91" w:rsidRPr="003B5E91" w:rsidRDefault="003B5E91" w:rsidP="003B5E91">
      <w:pPr>
        <w:pStyle w:val="EndNoteBibliography"/>
        <w:spacing w:after="0"/>
      </w:pPr>
      <w:r w:rsidRPr="003B5E91">
        <w:t>[29] G.T. Seidler, D.R. Mortensen, A.J. Remesnik, J.I. Pacold, N.A. Ball, N. Barry, M. Styczinski, O.R. Hoidn, A laboratory-based hard x-ray monochromator for high-resolution x-ray emission spectroscopy and x-ray absorption near edge structure measurements, Review of Scientific Instruments, 85 (2014) 113906.</w:t>
      </w:r>
    </w:p>
    <w:p w14:paraId="74CE939B" w14:textId="77777777" w:rsidR="003B5E91" w:rsidRPr="003B5E91" w:rsidRDefault="003B5E91" w:rsidP="003B5E91">
      <w:pPr>
        <w:pStyle w:val="EndNoteBibliography"/>
        <w:spacing w:after="0"/>
      </w:pPr>
      <w:r w:rsidRPr="003B5E91">
        <w:t>[30] Z. Németh, J. Szlachetko, É.G. Bajnóczi, G. Vankó, Laboratory von Hámos X-ray spectroscopy for routine sample characterization, Review of Scientific Instruments, 87 (2016) 103105.</w:t>
      </w:r>
    </w:p>
    <w:p w14:paraId="3A0C4E61" w14:textId="77777777" w:rsidR="003B5E91" w:rsidRPr="003B5E91" w:rsidRDefault="003B5E91" w:rsidP="003B5E91">
      <w:pPr>
        <w:pStyle w:val="EndNoteBibliography"/>
        <w:spacing w:after="0"/>
      </w:pPr>
      <w:r w:rsidRPr="003B5E91">
        <w:lastRenderedPageBreak/>
        <w:t>[31] L. Anklamm, C. Schlesiger, W. Malzer, D. Grötzsch, M. Neitzel, B. Kanngießer, A novel von Hamos spectrometer for efficient X-ray emission spectroscopy in the laboratory, Review of Scientific Instruments, 85 (2014) 053110.</w:t>
      </w:r>
    </w:p>
    <w:p w14:paraId="3D615274" w14:textId="77777777" w:rsidR="003B5E91" w:rsidRPr="003B5E91" w:rsidRDefault="003B5E91" w:rsidP="003B5E91">
      <w:pPr>
        <w:pStyle w:val="EndNoteBibliography"/>
        <w:spacing w:after="0"/>
      </w:pPr>
      <w:r w:rsidRPr="003B5E91">
        <w:t>[32] A.P. Honkanen, S. Ollikkala, T. Ahopelto, A.J. Kallio, M. Blomber, S. Huotari, Johann-type laboratory-scale x-ray absorption spectrometer with versatile detection modes, Review of Scientific Instruments, 90 (2019) 033107.</w:t>
      </w:r>
    </w:p>
    <w:p w14:paraId="6B72E544" w14:textId="77777777" w:rsidR="003B5E91" w:rsidRPr="003B5E91" w:rsidRDefault="003B5E91" w:rsidP="003B5E91">
      <w:pPr>
        <w:pStyle w:val="EndNoteBibliography"/>
        <w:spacing w:after="0"/>
      </w:pPr>
      <w:r w:rsidRPr="003B5E91">
        <w:t>[33] E.P. Jahrman, W.M. Holden, A.S. Ditter, D.R. Mortensen, G.T. Seidler, T.T. Fister, S.A. Kozimor, L.F.J. Piper, J. Rana, N.C. Hyatt, M.C. Stennett, An improved laboratory-based x-ray absorption fine structure and x-ray emission spectrometer for analytical applications in materials chemistry research, Review of Scientific Instruments, 90 (2019) 024106.</w:t>
      </w:r>
    </w:p>
    <w:p w14:paraId="313EBB7E" w14:textId="77777777" w:rsidR="003B5E91" w:rsidRPr="003B5E91" w:rsidRDefault="003B5E91" w:rsidP="003B5E91">
      <w:pPr>
        <w:pStyle w:val="EndNoteBibliography"/>
        <w:spacing w:after="0"/>
      </w:pPr>
      <w:r w:rsidRPr="003B5E91">
        <w:t>[34] A.S. Ditter, E.P. Jahrman, L.R. Bradshaw, X. Xia, P.J. Pauzauskie, G.T. Seidler, A mail-in and user facility for X-ray absorption near-edge structure: the CEI-XANES laboratory X-ray spectrometer at the University of Washington, Journal of Synchrotron Radiation, 26 (2019) 2086-2093.</w:t>
      </w:r>
    </w:p>
    <w:p w14:paraId="7D001C12" w14:textId="77777777" w:rsidR="003B5E91" w:rsidRPr="003B5E91" w:rsidRDefault="003B5E91" w:rsidP="003B5E91">
      <w:pPr>
        <w:pStyle w:val="EndNoteBibliography"/>
        <w:spacing w:after="0"/>
      </w:pPr>
      <w:r w:rsidRPr="003B5E91">
        <w:t>[35] P. Zimmermann, S. Peredkov, P.M. Abdala, S. DeBeer, M. Tromp, C. Müller, J.A. van Bokhoven, Modern X-ray spectroscopy: XAS and XES in the laboratory, Coordination Chemistry Reviews, 423 (2020) 213466.</w:t>
      </w:r>
    </w:p>
    <w:p w14:paraId="1C369DB0" w14:textId="77777777" w:rsidR="003B5E91" w:rsidRPr="003B5E91" w:rsidRDefault="003B5E91" w:rsidP="003B5E91">
      <w:pPr>
        <w:pStyle w:val="EndNoteBibliography"/>
        <w:spacing w:after="0"/>
      </w:pPr>
      <w:r w:rsidRPr="003B5E91">
        <w:t>[36] L. Miaja-Avila, G.C. O'Neil, Y.I. Joe, K.M. Morgan, J.W. Fowler, W.B. Doriese, B. Ganly, D. Lu, B. Ravel, D.S. Swetz, J.N. Ullom, Valence-to-core X-ray emission spectroscopy of titanium compounds using energy dispersive detectors, X-Ray Spectrometry, 50 (2021) 9-20.</w:t>
      </w:r>
    </w:p>
    <w:p w14:paraId="60CDDF42" w14:textId="77777777" w:rsidR="003B5E91" w:rsidRPr="003B5E91" w:rsidRDefault="003B5E91" w:rsidP="003B5E91">
      <w:pPr>
        <w:pStyle w:val="EndNoteBibliography"/>
        <w:spacing w:after="0"/>
      </w:pPr>
      <w:r w:rsidRPr="003B5E91">
        <w:t>[37] M.E. Mundy, D. Ung, N.L. Lai, E.P. Jahrman, G.T. Seidler, B.M. Cossairt, Aminophosphines as Versatile Precursors for the Synthesis of Metal Phosphide Nanocrystals, Chemistry of Materials, 30 (2018) 5373.</w:t>
      </w:r>
    </w:p>
    <w:p w14:paraId="5B1EE6B4" w14:textId="77777777" w:rsidR="003B5E91" w:rsidRPr="003B5E91" w:rsidRDefault="003B5E91" w:rsidP="003B5E91">
      <w:pPr>
        <w:pStyle w:val="EndNoteBibliography"/>
        <w:spacing w:after="0"/>
      </w:pPr>
      <w:r w:rsidRPr="003B5E91">
        <w:t>[38] J.L. Stein, W.M. Holden, A. Venkatesh, M.E. Mundy, A.J. Rossini, G.T. Seidler, B.M. Cossairt, Probing Surface Defects of InP Quantum Dots Using Phosphorus Kα and Kβ X-ray Emission Spectroscopy, Chemistry of Materials, 30 (2018) 6377-6388.</w:t>
      </w:r>
    </w:p>
    <w:p w14:paraId="3C2B69D5" w14:textId="77777777" w:rsidR="003B5E91" w:rsidRPr="003B5E91" w:rsidRDefault="003B5E91" w:rsidP="003B5E91">
      <w:pPr>
        <w:pStyle w:val="EndNoteBibliography"/>
        <w:spacing w:after="0"/>
      </w:pPr>
      <w:r w:rsidRPr="003B5E91">
        <w:t>[39] W. Bi, E. Jahrman, G. Seidler, J. Wang, G. Gao, G. Wu, M. Atif, M. AlSalhi, G. Cao, Tailoring Energy and Power Density through Controlling the Concentration of Oxygen Vacancies in V2O5/PEDOT Nanocable-Based Supercapacitors, ACS Applied Materials &amp; Interfaces, 11 (2019) 16647-16655.</w:t>
      </w:r>
    </w:p>
    <w:p w14:paraId="6904EEEB" w14:textId="77777777" w:rsidR="003B5E91" w:rsidRPr="003B5E91" w:rsidRDefault="003B5E91" w:rsidP="003B5E91">
      <w:pPr>
        <w:pStyle w:val="EndNoteBibliography"/>
        <w:spacing w:after="0"/>
      </w:pPr>
      <w:r w:rsidRPr="003B5E91">
        <w:t>[40] J. Zheng, C. Liu, M. Tian, X. Jia, E.P. Jahrman, G.T. Seidler, S. Zhang, Y. Liu, Y. Zhang, C. Meng, G. Cao, Fast and reversible zinc ion intercalation in Al-ion modified hydrated vanadate, Nano Energy, 70 (2020) 104519.</w:t>
      </w:r>
    </w:p>
    <w:p w14:paraId="7DA9F39F" w14:textId="77777777" w:rsidR="003B5E91" w:rsidRPr="003B5E91" w:rsidRDefault="003B5E91" w:rsidP="003B5E91">
      <w:pPr>
        <w:pStyle w:val="EndNoteBibliography"/>
        <w:spacing w:after="0"/>
      </w:pPr>
      <w:r w:rsidRPr="003B5E91">
        <w:t>[41] M. Tian, C. Liu, J. Zheng, X. Jia, E.P. Jahrman, G.T. Seidler, D. Long, M. Atif, M. Alsalhi, G. Cao, Structural engineering of hydrated vanadium oxide cathode by K+ incorporation for high-capacity and long-cycling aqueous zinc ion batteries, Energy Storage Materials, 29 (2020) 9-16.</w:t>
      </w:r>
    </w:p>
    <w:p w14:paraId="3FBD034D" w14:textId="77777777" w:rsidR="003B5E91" w:rsidRPr="003B5E91" w:rsidRDefault="003B5E91" w:rsidP="003B5E91">
      <w:pPr>
        <w:pStyle w:val="EndNoteBibliography"/>
        <w:spacing w:after="0"/>
      </w:pPr>
      <w:r w:rsidRPr="003B5E91">
        <w:t>[42] E.P. Jahrman, G.T. Seidler, J.R. Sieber, Determination of Hexavalent Chromium Fractions in Plastics Using Laboratory-Based, High-Resolution X-ray Emission Spectroscopy, Analytical Chemistry, 90 (2018) 6587-6593.</w:t>
      </w:r>
    </w:p>
    <w:p w14:paraId="09EA8B5C" w14:textId="77777777" w:rsidR="003B5E91" w:rsidRPr="003B5E91" w:rsidRDefault="003B5E91" w:rsidP="003B5E91">
      <w:pPr>
        <w:pStyle w:val="EndNoteBibliography"/>
        <w:spacing w:after="0"/>
      </w:pPr>
      <w:r w:rsidRPr="003B5E91">
        <w:t>[43] E.P. Jahrman, L.A. Pellerin, A.S. Ditter, L.R. Bradshaw, T.T. Fister, B.J. Polzin, S.E. Trask, A.R. Dunlop, G.T. Seidler, Laboratory-Based X-ray Absorption Spectroscopy on a Working Pouch Cell Battery at Industrially-Relevant Charging Rates, Journal of The Electrochemical Society, 166 (2019) A2549-A2555.</w:t>
      </w:r>
    </w:p>
    <w:p w14:paraId="2AECD348" w14:textId="77777777" w:rsidR="003B5E91" w:rsidRPr="003B5E91" w:rsidRDefault="003B5E91" w:rsidP="003B5E91">
      <w:pPr>
        <w:pStyle w:val="EndNoteBibliography"/>
        <w:spacing w:after="0"/>
      </w:pPr>
      <w:r w:rsidRPr="003B5E91">
        <w:t>[44] E.P. Jahrman, W.M. Holden, N. Govind, J.J. Kas, J. Rana, L.F.J. Piper, C. Siu, M.S. Whittingham, T.T. Fister, G.T. Seidler, Valence-to-core X-ray emission spectroscopy of vanadium oxide and lithiated vanadyl phosphate materials, Journal of Materials Chemistry A, 8 (2020) 16332-16344.</w:t>
      </w:r>
    </w:p>
    <w:p w14:paraId="67757919" w14:textId="77777777" w:rsidR="003B5E91" w:rsidRPr="003B5E91" w:rsidRDefault="003B5E91" w:rsidP="003B5E91">
      <w:pPr>
        <w:pStyle w:val="EndNoteBibliography"/>
        <w:spacing w:after="0"/>
      </w:pPr>
      <w:r w:rsidRPr="003B5E91">
        <w:t>[45] W.M. Holden, G.T. Seidler, S. Cheah, Sulfur Speciation in Biochars by Very High Resolution Benchtop Kα X-ray Emission Spectroscopy, The Journal of Physical Chemistry A, 122 (2018) 5153-5161.</w:t>
      </w:r>
    </w:p>
    <w:p w14:paraId="759460FE" w14:textId="77777777" w:rsidR="003B5E91" w:rsidRPr="003B5E91" w:rsidRDefault="003B5E91" w:rsidP="003B5E91">
      <w:pPr>
        <w:pStyle w:val="EndNoteBibliography"/>
        <w:spacing w:after="0"/>
      </w:pPr>
      <w:r w:rsidRPr="003B5E91">
        <w:t>[46] W.M. Holden, E.P. Jahrman, N. Govind, G.T. Seidler, Probing Sulfur Chemical and Electronic Structure with Experimental Observation and Quantitative Theoretical Prediction of Kα and Valence-to-Core Kβ X-ray Emission Spectroscopy, The Journal of Physical Chemistry A, 124 (2020) 5415-5434.</w:t>
      </w:r>
    </w:p>
    <w:p w14:paraId="7077CAAA" w14:textId="77777777" w:rsidR="003B5E91" w:rsidRPr="003B5E91" w:rsidRDefault="003B5E91" w:rsidP="003B5E91">
      <w:pPr>
        <w:pStyle w:val="EndNoteBibliography"/>
        <w:spacing w:after="0"/>
      </w:pPr>
      <w:r w:rsidRPr="003B5E91">
        <w:lastRenderedPageBreak/>
        <w:t>[47] S.K. Padamati, D. Angelone, A. Draksharapu, G. Primi, D.J. Martin, M. Tromp, M. Swart, W.R. Browne, Transient Formation and Reactivity of a High-Valent Nickel(IV) Oxido Complex, Journal of the American Chemical Society, 139 (2017) 8718-8724.</w:t>
      </w:r>
    </w:p>
    <w:p w14:paraId="2DECC5EB" w14:textId="77777777" w:rsidR="003B5E91" w:rsidRPr="003B5E91" w:rsidRDefault="003B5E91" w:rsidP="003B5E91">
      <w:pPr>
        <w:pStyle w:val="EndNoteBibliography"/>
        <w:spacing w:after="0"/>
      </w:pPr>
      <w:r w:rsidRPr="003B5E91">
        <w:t>[48] Y.I. Joe, G.C. O’Neil, L. Miaja-Avila, J.W. Fowler, R. Jimenez, K.L. Silverman, D.S. Swetz, J.N. Ullom, Observation of iron spin-states using tabletop x-ray emission spectroscopy and microcalorimeter sensors, Journal of Physics B: Atomic, Molecular and Optical Physics, 49 (2016) 024003.</w:t>
      </w:r>
    </w:p>
    <w:p w14:paraId="2FB19D8C" w14:textId="77777777" w:rsidR="003B5E91" w:rsidRPr="003B5E91" w:rsidRDefault="003B5E91" w:rsidP="003B5E91">
      <w:pPr>
        <w:pStyle w:val="EndNoteBibliography"/>
        <w:spacing w:after="0"/>
      </w:pPr>
      <w:r w:rsidRPr="003B5E91">
        <w:t>[49] J.G. Moya-Cancino, A.-P. Honkanen, A.M.J. van der Eerden, H. Schaink, L. Folkertsma, M. Ghiasi, A. Longo, F.M.F. de Groot, F. Meirer, S. Huotari, B.M. Weckhuysen, In-situ X-Ray Absorption Near Edge Structure Spectroscopy of a Solid Catalyst using a Laboratory-Based Set-up, ChemCatChem, 11 (2019) 1039.</w:t>
      </w:r>
    </w:p>
    <w:p w14:paraId="11E33089" w14:textId="77777777" w:rsidR="003B5E91" w:rsidRPr="003B5E91" w:rsidRDefault="003B5E91" w:rsidP="003B5E91">
      <w:pPr>
        <w:pStyle w:val="EndNoteBibliography"/>
        <w:spacing w:after="0"/>
      </w:pPr>
      <w:r w:rsidRPr="003B5E91">
        <w:t>[50] S.I. Kalläne, A.W. Hahn, T. Weyhermüller, E. Bill, F. Neese, S. DeBeer, M. van Gastel, Spectroscopic and Quantum Chemical Investigation of Benzene-1,2-dithiolate-Coordinated Diiron Complexes with Relevance to Dinitrogen Activation, Inorganic Chemistry, 58 (2019) 5111-5125.</w:t>
      </w:r>
    </w:p>
    <w:p w14:paraId="70DBF891" w14:textId="77777777" w:rsidR="003B5E91" w:rsidRPr="003B5E91" w:rsidRDefault="003B5E91" w:rsidP="003B5E91">
      <w:pPr>
        <w:pStyle w:val="EndNoteBibliography"/>
        <w:spacing w:after="0"/>
      </w:pPr>
      <w:r w:rsidRPr="003B5E91">
        <w:t>[51] Z. Mathe, D.A. Pantazis, H.B. Lee, R. Gnewkow, B.E. Van Kuiken, T. Agapie, S. DeBeer, Calcium Valence-to-Core X-ray Emission Spectroscopy: A Sensitive Probe of Oxo Protonation in Structural Models of the Oxygen-Evolving Complex, Inorganic Chemistry, 58 (2019) 16292-16301.</w:t>
      </w:r>
    </w:p>
    <w:p w14:paraId="326F2753" w14:textId="77777777" w:rsidR="003B5E91" w:rsidRPr="003B5E91" w:rsidRDefault="003B5E91" w:rsidP="003B5E91">
      <w:pPr>
        <w:pStyle w:val="EndNoteBibliography"/>
        <w:spacing w:after="0"/>
      </w:pPr>
      <w:r w:rsidRPr="003B5E91">
        <w:t>[52] G. Nolis, J.M. Gallardo-Amores, J. Serrano-Sevillano, E. Jahrman, H.D. Yoo, L. Hu, J.C. Hancock, J. Bolotnikov, S. Kim, J.W. Freeland, Y.-S. Liu, K.R. Poeppelmeier, G.T. Seidler, J. Guo, M.A. Alario-Franco, M. Casas-Cabanas, E. Morán, J. Cabana, Factors Defining the Intercalation Electrochemistry of CaFe2O4-Type Manganese Oxides, Chemistry of Materials, 32 (2020) 8203-8215.</w:t>
      </w:r>
    </w:p>
    <w:p w14:paraId="6AB42884" w14:textId="77777777" w:rsidR="003B5E91" w:rsidRPr="003B5E91" w:rsidRDefault="003B5E91" w:rsidP="003B5E91">
      <w:pPr>
        <w:pStyle w:val="EndNoteBibliography"/>
        <w:spacing w:after="0"/>
      </w:pPr>
      <w:r w:rsidRPr="003B5E91">
        <w:t>[53] R. Bès, T. Ahopelto, A.P. Honkanen, S. Huotari, G. Leinders, J. Pakarinen, K. Kvashnina, Laboratory-scale X-ray absorption spectroscopy approach for actinide research: Experiment at the uranium L3-edge, Journal of Nuclear Materials, 507 (2018) 50-53.</w:t>
      </w:r>
    </w:p>
    <w:p w14:paraId="78A33C34" w14:textId="77777777" w:rsidR="003B5E91" w:rsidRPr="003B5E91" w:rsidRDefault="003B5E91" w:rsidP="003B5E91">
      <w:pPr>
        <w:pStyle w:val="EndNoteBibliography"/>
        <w:spacing w:after="0"/>
      </w:pPr>
      <w:r w:rsidRPr="003B5E91">
        <w:t>[54] W. Malzer, D. Grötzsch, R. Gnewkow, C. Schlesiger, F. Kowalewski, B. Van Kuiken, S. DeBeer, B. Kanngießer, A laboratory spectrometer for high throughput X-ray emission spectroscopy in catalysis research, Review of Scientific Instruments, 89 (2018) 113111.</w:t>
      </w:r>
    </w:p>
    <w:p w14:paraId="2E9F831E" w14:textId="77777777" w:rsidR="003B5E91" w:rsidRPr="003B5E91" w:rsidRDefault="003B5E91" w:rsidP="003B5E91">
      <w:pPr>
        <w:pStyle w:val="EndNoteBibliography"/>
        <w:spacing w:after="0"/>
      </w:pPr>
      <w:r w:rsidRPr="003B5E91">
        <w:t>[55] L.M. Mottram, S. Cafferkey, A.R. Mason, T. Oulton, S. Kuan Sun, D.J. Bailey, M.C. Stennett, N.C. Hyatt, A feasibility investigation of speciation by Fe K-edge XANES using a laboratory X-ray absorption spectrometer, Journal of Geosciences, 65 (2020) 27-35.</w:t>
      </w:r>
    </w:p>
    <w:p w14:paraId="633AEAE3" w14:textId="77777777" w:rsidR="003B5E91" w:rsidRPr="003B5E91" w:rsidRDefault="003B5E91" w:rsidP="003B5E91">
      <w:pPr>
        <w:pStyle w:val="EndNoteBibliography"/>
        <w:spacing w:after="0"/>
      </w:pPr>
      <w:r w:rsidRPr="003B5E91">
        <w:t>[56] P. Glatzel, U. Bergmann, High resolution 1s core hole X-ray spectroscopy in 3d transition metal complexes - electronic and structural information, Coordination Chemistry Reviews, 249 (2005) 65-95.</w:t>
      </w:r>
    </w:p>
    <w:p w14:paraId="4AE8B336" w14:textId="77777777" w:rsidR="003B5E91" w:rsidRPr="003B5E91" w:rsidRDefault="003B5E91" w:rsidP="003B5E91">
      <w:pPr>
        <w:pStyle w:val="EndNoteBibliography"/>
        <w:spacing w:after="0"/>
      </w:pPr>
      <w:r w:rsidRPr="003B5E91">
        <w:t>[57] G. Vankó, T. Neisius, G. Molnár, F. Renz, S. Kárpáti, A. Shukla, F.M.F. de Groot, Probing the 3d Spin Momentum with X-ray Emission Spectroscopy:  The Case of Molecular-Spin Transitions, The Journal of Physical Chemistry B, 110 (2006) 11647-11653.</w:t>
      </w:r>
    </w:p>
    <w:p w14:paraId="2AD0D7DD" w14:textId="77777777" w:rsidR="003B5E91" w:rsidRPr="003B5E91" w:rsidRDefault="003B5E91" w:rsidP="003B5E91">
      <w:pPr>
        <w:pStyle w:val="EndNoteBibliography"/>
        <w:spacing w:after="0"/>
      </w:pPr>
      <w:r w:rsidRPr="003B5E91">
        <w:t>[58] Y. Wang, J. Ying, Z. Zhou, J. Sun, T. Wen, Y. Zhou, N. Li, Q. Zhang, F. Han, Y. Xiao, P. Chow, W. Yang, V.V. Struzhkin, Y. Zhao, H.-K. Mao, Emergent superconductivity in an iron-based honeycomb lattice initiated by pressure-driven spin-crossover, Nat Commun, 9 (2018) 1914-1914.</w:t>
      </w:r>
    </w:p>
    <w:p w14:paraId="2E624290" w14:textId="77777777" w:rsidR="003B5E91" w:rsidRPr="003B5E91" w:rsidRDefault="003B5E91" w:rsidP="003B5E91">
      <w:pPr>
        <w:pStyle w:val="EndNoteBibliography"/>
        <w:spacing w:after="0"/>
      </w:pPr>
      <w:r w:rsidRPr="003B5E91">
        <w:t>[59] K. Catalli, S.-H. Shim, V.B. Prakapenka, J. Zhao, W. Sturhahn, P. Chow, Y. Xiao, H. Liu, H. Cynn, W.J. Evans, Spin state of ferric iron in MgSiO3 perovskite and its effect on elastic properties, Earth and Planetary Science Letters, 289 (2010) 68-75.</w:t>
      </w:r>
    </w:p>
    <w:p w14:paraId="75C04D1B" w14:textId="77777777" w:rsidR="003B5E91" w:rsidRPr="003B5E91" w:rsidRDefault="003B5E91" w:rsidP="003B5E91">
      <w:pPr>
        <w:pStyle w:val="EndNoteBibliography"/>
        <w:spacing w:after="0"/>
      </w:pPr>
      <w:r w:rsidRPr="003B5E91">
        <w:t>[60] J. Liu, S.M. Dorfman, F. Zhu, J. Li, Y. Wang, D. Zhang, Y. Xiao, W. Bi, E.E. Alp, Valence and spin states of iron are invisible in Earth’s lower mantle, Nat Commun, 9 (2018) 1284.</w:t>
      </w:r>
    </w:p>
    <w:p w14:paraId="0201D763" w14:textId="77777777" w:rsidR="003B5E91" w:rsidRPr="003B5E91" w:rsidRDefault="003B5E91" w:rsidP="003B5E91">
      <w:pPr>
        <w:pStyle w:val="EndNoteBibliography"/>
        <w:spacing w:after="0"/>
      </w:pPr>
      <w:r w:rsidRPr="003B5E91">
        <w:t>[61] N. Lee, T. Petrenko, U. Bergmann, F. Neese, S. DeBeer, Probing Valence Orbital Composition with Iron Kβ X-ray Emission Spectroscopy, Journal of the American Chemical Society, 132 (2010) 9715-9727.</w:t>
      </w:r>
    </w:p>
    <w:p w14:paraId="60DE0907" w14:textId="77777777" w:rsidR="003B5E91" w:rsidRPr="003B5E91" w:rsidRDefault="003B5E91" w:rsidP="003B5E91">
      <w:pPr>
        <w:pStyle w:val="EndNoteBibliography"/>
        <w:spacing w:after="0"/>
      </w:pPr>
      <w:r w:rsidRPr="003B5E91">
        <w:t>[62] A.S. Koster, Electronic State of Iron in Hemoglobin, Myoglobin, and Derivatives, as Inferred from X‐Ray Fluorescence Spectra, The Journal of Chemical Physics, 56 (1972) 3161-3164.</w:t>
      </w:r>
    </w:p>
    <w:p w14:paraId="5A20ED74" w14:textId="58C4D8EF" w:rsidR="003B5E91" w:rsidRPr="003B5E91" w:rsidRDefault="003B5E91" w:rsidP="003B5E91">
      <w:pPr>
        <w:pStyle w:val="EndNoteBibliography"/>
        <w:spacing w:after="0"/>
      </w:pPr>
      <w:r w:rsidRPr="003B5E91">
        <w:lastRenderedPageBreak/>
        <w:t>[63] N. Schuth, S. Mebs, D. Huwald, P. Wrzolek, M. Schwalbe, A. Hemschemeier, M. Haumann, Effective intermediate-spin iron in O</w:t>
      </w:r>
      <w:r w:rsidR="00F12874">
        <w:t>2</w:t>
      </w:r>
      <w:r w:rsidRPr="003B5E91">
        <w:t>-transporting heme proteins, Proceedings of the National Academy of Sciences, 114 (2017) 8556.</w:t>
      </w:r>
    </w:p>
    <w:p w14:paraId="3DB1B907" w14:textId="12C33061" w:rsidR="003B5E91" w:rsidRPr="003B5E91" w:rsidRDefault="003B5E91" w:rsidP="003B5E91">
      <w:pPr>
        <w:pStyle w:val="EndNoteBibliography"/>
        <w:spacing w:after="0"/>
      </w:pPr>
      <w:r w:rsidRPr="003B5E91">
        <w:t>[64] J. Kawai, C. Suzuki, H. Adachi, T. Konishi, Y. Gohshi, Charge-transfer effect on the linewidth of Fe K</w:t>
      </w:r>
      <w:r w:rsidR="00F12874">
        <w:t>α</w:t>
      </w:r>
      <w:r w:rsidRPr="003B5E91">
        <w:t xml:space="preserve"> x-ray fluorescence spectra, Physical Review B, 50 (1994) 11347-11354.</w:t>
      </w:r>
    </w:p>
    <w:p w14:paraId="7B2FFE26" w14:textId="77777777" w:rsidR="003B5E91" w:rsidRPr="003B5E91" w:rsidRDefault="003B5E91" w:rsidP="003B5E91">
      <w:pPr>
        <w:pStyle w:val="EndNoteBibliography"/>
        <w:spacing w:after="0"/>
      </w:pPr>
      <w:r w:rsidRPr="003B5E91">
        <w:t>[65] R.E. Wolf, S.A. Wilson, USGS Reference Materials Program: Serving the Needs of the Global Analytical Community, in:  Fact Sheet, 2007.</w:t>
      </w:r>
    </w:p>
    <w:p w14:paraId="61F0C59B" w14:textId="77777777" w:rsidR="003B5E91" w:rsidRPr="003B5E91" w:rsidRDefault="003B5E91" w:rsidP="003B5E91">
      <w:pPr>
        <w:pStyle w:val="EndNoteBibliography"/>
        <w:spacing w:after="0"/>
      </w:pPr>
      <w:r w:rsidRPr="003B5E91">
        <w:t>[66] G. Bunker, Introduction to XAFS: A Practical Guide to X-ray Absorption Fine Structure Spectroscopy, Cambridge University Press, Cambridge, 2010.</w:t>
      </w:r>
    </w:p>
    <w:p w14:paraId="7899D61D" w14:textId="77777777" w:rsidR="003B5E91" w:rsidRPr="003B5E91" w:rsidRDefault="003B5E91" w:rsidP="003B5E91">
      <w:pPr>
        <w:pStyle w:val="EndNoteBibliography"/>
        <w:spacing w:after="0"/>
      </w:pPr>
      <w:r w:rsidRPr="003B5E91">
        <w:t>[67] S. Kraft, J. Stümpel, P. Becker, U. Kuetgens, High resolution x‐ray absorption spectroscopy with absolute energy calibration for the determination of absorption edge energies, Review of Scientific Instruments, 67 (1996) 681-687.</w:t>
      </w:r>
    </w:p>
    <w:p w14:paraId="0C5D4DE2" w14:textId="77777777" w:rsidR="003B5E91" w:rsidRPr="003B5E91" w:rsidRDefault="003B5E91" w:rsidP="003B5E91">
      <w:pPr>
        <w:pStyle w:val="EndNoteBibliography"/>
        <w:spacing w:after="0"/>
      </w:pPr>
      <w:r w:rsidRPr="003B5E91">
        <w:t>[68] B. Ravel, M. Newville, ATHENA, ARTEMIS, HEPHAESTUS: data analysis for X-ray absorption spectroscopy using IFEFFIT, Journal of Synchrotron Radiation, 12 (2005) 537-541.</w:t>
      </w:r>
    </w:p>
    <w:p w14:paraId="6E522593" w14:textId="77777777" w:rsidR="003B5E91" w:rsidRPr="003B5E91" w:rsidRDefault="003B5E91" w:rsidP="003B5E91">
      <w:pPr>
        <w:pStyle w:val="EndNoteBibliography"/>
        <w:spacing w:after="0"/>
      </w:pPr>
      <w:r w:rsidRPr="003B5E91">
        <w:t>[69] M. Newville, T. Stensitzki, D.B. Allen, A. Ingargiola, LMFIT: Non-Linear Least-Square Minimization and Curve-Fitting for Python, in, Zenodo, 2014.</w:t>
      </w:r>
    </w:p>
    <w:p w14:paraId="3FCCC55F" w14:textId="77777777" w:rsidR="003B5E91" w:rsidRPr="003B5E91" w:rsidRDefault="003B5E91" w:rsidP="003B5E91">
      <w:pPr>
        <w:pStyle w:val="EndNoteBibliography"/>
        <w:spacing w:after="0"/>
      </w:pPr>
      <w:r w:rsidRPr="003B5E91">
        <w:t>[70] A. Boubnov, H. Lichtenberg, S. Mangold, J.-D. Grunwaldt, Identification of the iron oxidation state and coordination geometry in iron oxide- and zeolite-based catalysts using pre-edge XAS analysis, Journal of Synchrotron Radiation, 22 (2015) 410-426.</w:t>
      </w:r>
    </w:p>
    <w:p w14:paraId="6BCBF730" w14:textId="77777777" w:rsidR="003B5E91" w:rsidRPr="003B5E91" w:rsidRDefault="003B5E91" w:rsidP="003B5E91">
      <w:pPr>
        <w:pStyle w:val="EndNoteBibliography"/>
        <w:spacing w:after="0"/>
      </w:pPr>
      <w:r w:rsidRPr="003B5E91">
        <w:t>[71] F. Farges, Y. Lefrère, S. Rossano, A. Berthereau, G. Calas, G.E. Brown, The effect of redox state on the local structural environment of iron in silicate glasses: a combined XAFS spectroscopy, molecular dynamics, and bond valence study, Journal of Non-Crystalline Solids, 344 (2004) 176-188.</w:t>
      </w:r>
    </w:p>
    <w:p w14:paraId="7393B59A" w14:textId="77777777" w:rsidR="003B5E91" w:rsidRPr="003B5E91" w:rsidRDefault="003B5E91" w:rsidP="003B5E91">
      <w:pPr>
        <w:pStyle w:val="EndNoteBibliography"/>
        <w:spacing w:after="0"/>
      </w:pPr>
      <w:r w:rsidRPr="003B5E91">
        <w:t>[72] P. Glatzel, M. Sikora, M. Fernández-García, Resonant X-ray spectroscopy to study K absorption pre-edges in 3d transition metal compounds, The European Physical Journal Special Topics, 169 (2009) 207-214.</w:t>
      </w:r>
    </w:p>
    <w:p w14:paraId="1C5F0D82" w14:textId="77777777" w:rsidR="003B5E91" w:rsidRPr="003B5E91" w:rsidRDefault="003B5E91" w:rsidP="003B5E91">
      <w:pPr>
        <w:pStyle w:val="EndNoteBibliography"/>
        <w:spacing w:after="0"/>
      </w:pPr>
      <w:r w:rsidRPr="003B5E91">
        <w:t>[73] A.J. Berry, H.S.C. O’Neill, K.D. Jayasuriya, S.J. Campbell, G.J. Foran, XANES calibrations for the oxidation state of iron in a silicate glass, American Mineralogist, 88 (2003) 967-977.</w:t>
      </w:r>
    </w:p>
    <w:p w14:paraId="1BDBB7E0" w14:textId="77777777" w:rsidR="003B5E91" w:rsidRPr="003B5E91" w:rsidRDefault="003B5E91" w:rsidP="003B5E91">
      <w:pPr>
        <w:pStyle w:val="EndNoteBibliography"/>
        <w:spacing w:after="0"/>
      </w:pPr>
      <w:r w:rsidRPr="003B5E91">
        <w:t>[74] M. Wilke, O. Hahn, A.B. Woodland, K. Rickers, The oxidation state of iron determined by Fe K-edge XANES—application to iron gall ink in historical manuscripts, Journal of Analytical Atomic Spectrometry, 24 (2009) 1364-1372.</w:t>
      </w:r>
    </w:p>
    <w:p w14:paraId="36A27148" w14:textId="77777777" w:rsidR="003B5E91" w:rsidRPr="003B5E91" w:rsidRDefault="003B5E91" w:rsidP="003B5E91">
      <w:pPr>
        <w:pStyle w:val="EndNoteBibliography"/>
        <w:spacing w:after="0"/>
      </w:pPr>
      <w:r w:rsidRPr="003B5E91">
        <w:t>[75] O.L.G. Alderman, M.C. Wilding, A. Tamalonis, S. Sendelbach, S.M. Heald, C.J. Benmore, C.E. Johnson, J.A. Johnson, H.Y. Hah, J.K.R. Weber, Iron K-edge X-ray absorption near-edge structure spectroscopy of aerodynamically levitated silicate melts and glasses, Chemical Geology, 453 (2017) 169-185.</w:t>
      </w:r>
    </w:p>
    <w:p w14:paraId="3F90AC35" w14:textId="77777777" w:rsidR="003B5E91" w:rsidRPr="003B5E91" w:rsidRDefault="003B5E91" w:rsidP="003B5E91">
      <w:pPr>
        <w:pStyle w:val="EndNoteBibliography"/>
        <w:spacing w:after="0"/>
      </w:pPr>
      <w:r w:rsidRPr="003B5E91">
        <w:t>[76] J.L. Knipping, H. Behrens, M. Wilke, J. Göttlicher, P. Stabile, Effect of oxygen fugacity on the coordination and oxidation state of iron in alkali bearing silicate melts, Chemical Geology, 411 (2015) 143-154.</w:t>
      </w:r>
    </w:p>
    <w:p w14:paraId="022CFE4C" w14:textId="77777777" w:rsidR="003B5E91" w:rsidRPr="003B5E91" w:rsidRDefault="003B5E91" w:rsidP="003B5E91">
      <w:pPr>
        <w:pStyle w:val="EndNoteBibliography"/>
        <w:spacing w:after="0"/>
      </w:pPr>
      <w:r w:rsidRPr="003B5E91">
        <w:t>[77] D.R. Mortensen, G.T. Seidler, A.S. Ditter, P. Glatzel, Benchtop Nonresonant X-ray Emission Spectroscopy: Coming Soon to Laboratories and XAS Beamlines Near You?, Journal of Physics: Conference Series, 712 (2016) 012036.</w:t>
      </w:r>
    </w:p>
    <w:p w14:paraId="07932900" w14:textId="77777777" w:rsidR="003B5E91" w:rsidRPr="003B5E91" w:rsidRDefault="003B5E91" w:rsidP="003B5E91">
      <w:pPr>
        <w:pStyle w:val="EndNoteBibliography"/>
        <w:spacing w:after="0"/>
      </w:pPr>
      <w:r w:rsidRPr="003B5E91">
        <w:t>[78] D.R. Mortensen, G.T. Seidler, J.J. Kas, N. Govind, C.P. Schwartz, S. Pemmaraju, D.G. Prendergast, Benchmark results and theoretical treatments for valence-to-core x-ray emission spectroscopy in transition metal compounds, Physical Review B, 96 (2017) 125136.</w:t>
      </w:r>
    </w:p>
    <w:p w14:paraId="4F25F4DC" w14:textId="77777777" w:rsidR="003B5E91" w:rsidRPr="003B5E91" w:rsidRDefault="003B5E91" w:rsidP="003B5E91">
      <w:pPr>
        <w:pStyle w:val="EndNoteBibliography"/>
        <w:spacing w:after="0"/>
      </w:pPr>
      <w:r w:rsidRPr="003B5E91">
        <w:t>[79] D.R. Mortensen, G.T. Seidler, Robust optic alignment in a tilt-free implementation of the Rowland circle spectrometer, Journal of Electron Spectroscopy and Related Phenomena, 215 (2017) 8-15.</w:t>
      </w:r>
    </w:p>
    <w:p w14:paraId="7DC88262" w14:textId="77777777" w:rsidR="003B5E91" w:rsidRPr="003B5E91" w:rsidRDefault="003B5E91" w:rsidP="003B5E91">
      <w:pPr>
        <w:pStyle w:val="EndNoteBibliography"/>
        <w:spacing w:after="0"/>
      </w:pPr>
      <w:r w:rsidRPr="003B5E91">
        <w:t>[80] W.A. Dollase, Refinement of The Crystal Structures of Epidote, Allanite and Hancockite, American Mineralogist, 56 (1971) 447-464.</w:t>
      </w:r>
    </w:p>
    <w:p w14:paraId="7709A12A" w14:textId="77777777" w:rsidR="003B5E91" w:rsidRPr="003B5E91" w:rsidRDefault="003B5E91" w:rsidP="003B5E91">
      <w:pPr>
        <w:pStyle w:val="EndNoteBibliography"/>
        <w:spacing w:after="0"/>
      </w:pPr>
      <w:r w:rsidRPr="003B5E91">
        <w:t>[81] M. Cameron, S. Sueno, C.T. Prewitt, J.J. Papike, High-Temperature Crystal Chemistry of Acmite, Diopside, Hedenbergite Jadeite, Spodumene and Ureyite, American Mineralogist, 58 (1973) 594-618.</w:t>
      </w:r>
    </w:p>
    <w:p w14:paraId="720E5CCB" w14:textId="77777777" w:rsidR="003B5E91" w:rsidRPr="003B5E91" w:rsidRDefault="003B5E91" w:rsidP="003B5E91">
      <w:pPr>
        <w:pStyle w:val="EndNoteBibliography"/>
        <w:spacing w:after="0"/>
      </w:pPr>
      <w:r w:rsidRPr="003B5E91">
        <w:lastRenderedPageBreak/>
        <w:t>[82] F. Caucia, A. Callegari, R. Oberti, L. Ungaretti, F.C. Hawthorne, Structural aspects of oxidation-dehydrogenation in staurolite, The Canadian Mineralogist, 32 (1994) 477-489.</w:t>
      </w:r>
    </w:p>
    <w:p w14:paraId="359B6794" w14:textId="77777777" w:rsidR="003B5E91" w:rsidRPr="003B5E91" w:rsidRDefault="003B5E91" w:rsidP="003B5E91">
      <w:pPr>
        <w:pStyle w:val="EndNoteBibliography"/>
        <w:spacing w:after="0"/>
      </w:pPr>
      <w:r w:rsidRPr="003B5E91">
        <w:t>[83] R.M. Hazen, Effects of temperature and pressure on the crystal structure of ferromagnesian olivine, American Mineralogist, 62 (1977) 286-295.</w:t>
      </w:r>
    </w:p>
    <w:p w14:paraId="64D2020E" w14:textId="77777777" w:rsidR="003B5E91" w:rsidRPr="003B5E91" w:rsidRDefault="003B5E91" w:rsidP="003B5E91">
      <w:pPr>
        <w:pStyle w:val="EndNoteBibliography"/>
        <w:spacing w:after="0"/>
      </w:pPr>
      <w:r w:rsidRPr="003B5E91">
        <w:t>[84] M. Valiev, E.J. Bylaska, N. Govind, K. Kowalski, T.P. Straatsma, H.J.J. Van Dam, D. Wang, J. Nieplocha, E. Apra, T.L. Windus, W.A. de Jong, NWChem: A comprehensive and scalable open-source solution for large scale molecular simulations, Computer Physics Communications, 181 (2010) 1477-1489.</w:t>
      </w:r>
    </w:p>
    <w:p w14:paraId="2FB1EEBF" w14:textId="77777777" w:rsidR="003B5E91" w:rsidRPr="003B5E91" w:rsidRDefault="003B5E91" w:rsidP="003B5E91">
      <w:pPr>
        <w:pStyle w:val="EndNoteBibliography"/>
        <w:spacing w:after="0"/>
      </w:pPr>
      <w:r w:rsidRPr="003B5E91">
        <w:t>[85] E. Aprà, E.J. Bylaska, W.A. de Jong, N. Govind, K. Kowalski, T.P. Straatsma, M. Valiev, H.J.J. van Dam, Y. Alexeev, J. Anchell, V. Anisimov, F.W. Aquino, R. Atta-Fynn, J. Autschbach, N.P. Bauman, J.C. Becca, D.E. Bernholdt, K. Bhaskaran-Nair, S. Bogatko, P. Borowski, J. Boschen, J. Brabec, A. Bruner, E. Cauët, Y. Chen, G.N. Chuev, C.J. Cramer, J. Daily, M.J.O. Deegan, T.H. Dunning, M. Dupuis, K.G. Dyall, G.I. Fann, S.A. Fischer, A. Fonari, H. Früchtl, L. Gagliardi, J. Garza, N. Gawande, S. Ghosh, K. Glaesemann, A.W. Götz, J. Hammond, V. Helms, E.D. Hermes, K. Hirao, S. Hirata, M. Jacquelin, L. Jensen, B.G. Johnson, H. Jónsson, R.A. Kendall, M. Klemm, R. Kobayashi, V. Konkov, S. Krishnamoorthy, M. Krishnan, Z. Lin, R.D. Lins, R.J. Littlefield, A.J. Logsdail, K. Lopata, W. Ma, A.V. Marenich, J. Martin del Campo, D. Mejia-Rodriguez, J.E. Moore, J.M. Mullin, T. Nakajima, D.R. Nascimento, J.A. Nichols, P.J. Nichols, J. Nieplocha, A. Otero-de-la-Roza, B. Palmer, A. Panyala, T. Pirojsirikul, B. Peng, R. Peverati, J. Pittner, L. Pollack, R.M. Richard, P. Sadayappan, G.C. Schatz, W.A. Shelton, D.W. Silverstein, D.M.A. Smith, T.A. Soares, D. Song, M. Swart, H.L. Taylor, G.S. Thomas, V. Tipparaju, D.G. Truhlar, K. Tsemekhman, T. Van Voorhis, Á. Vázquez-Mayagoitia, P. Verma, O. Villa, A. Vishnu, K.D. Vogiatzis, D. Wang, J.H. Weare, M.J. Williamson, T.L. Windus, K. Woliński, A.T. Wong, Q. Wu, C. Yang, Q. Yu, M. Zacharias, Z. Zhang, Y. Zhao, R.J. Harrison, NWChem: Past, present, and future, The Journal of Chemical Physics, 152 (2020) 184102.</w:t>
      </w:r>
    </w:p>
    <w:p w14:paraId="00F3E7DA" w14:textId="77777777" w:rsidR="003B5E91" w:rsidRPr="003B5E91" w:rsidRDefault="003B5E91" w:rsidP="003B5E91">
      <w:pPr>
        <w:pStyle w:val="EndNoteBibliography"/>
        <w:spacing w:after="0"/>
      </w:pPr>
      <w:r w:rsidRPr="003B5E91">
        <w:t>[86] H.F. King, R.E. Stanton, H. Kim, R.E. Wyatt, R.G. Parr, Corresponding Orbitals and the Nonorthogonality Problem in Molecular Quantum Mechanics, The Journal of Chemical Physics, 47 (1967) 1936-1941.</w:t>
      </w:r>
    </w:p>
    <w:p w14:paraId="27C236E5" w14:textId="77777777" w:rsidR="003B5E91" w:rsidRPr="003B5E91" w:rsidRDefault="003B5E91" w:rsidP="003B5E91">
      <w:pPr>
        <w:pStyle w:val="EndNoteBibliography"/>
        <w:spacing w:after="0"/>
      </w:pPr>
      <w:r w:rsidRPr="003B5E91">
        <w:t>[87] P.G. Lykos, H.N. Schmeising, Maximum Overlap Atomic and Molecular Orbitals, The Journal of Chemical Physics, 35 (1961) 288-293.</w:t>
      </w:r>
    </w:p>
    <w:p w14:paraId="0A496E01" w14:textId="77777777" w:rsidR="003B5E91" w:rsidRPr="003B5E91" w:rsidRDefault="003B5E91" w:rsidP="003B5E91">
      <w:pPr>
        <w:pStyle w:val="EndNoteBibliography"/>
        <w:spacing w:after="0"/>
      </w:pPr>
      <w:r w:rsidRPr="003B5E91">
        <w:t>[88] F. Weigend, R. Ahlrichs, Balanced basis sets of split valence, triple zeta valence and quadruple zeta valence quality for H to Rn: Design and assessment of accuracy, Physical Chemistry Chemical Physics, 7 (2005) 3297-3305.</w:t>
      </w:r>
    </w:p>
    <w:p w14:paraId="46B923EE" w14:textId="77777777" w:rsidR="003B5E91" w:rsidRPr="003B5E91" w:rsidRDefault="003B5E91" w:rsidP="003B5E91">
      <w:pPr>
        <w:pStyle w:val="EndNoteBibliography"/>
        <w:spacing w:after="0"/>
      </w:pPr>
      <w:r w:rsidRPr="003B5E91">
        <w:t>[89] A. Manceau, A.I. Gorshkov, V.A. Drits, Structural chemistry of Mn, Fe, Co, and Ni in manganese hydrous oxides: Part I. Information from XANES spectroscopy, American Mineralogist, 77 (1992) 1133-1143.</w:t>
      </w:r>
    </w:p>
    <w:p w14:paraId="003C44E7" w14:textId="77777777" w:rsidR="003B5E91" w:rsidRPr="003B5E91" w:rsidRDefault="003B5E91" w:rsidP="003B5E91">
      <w:pPr>
        <w:pStyle w:val="EndNoteBibliography"/>
        <w:spacing w:after="0"/>
      </w:pPr>
      <w:r w:rsidRPr="003B5E91">
        <w:t>[90] G.A. Waychunas, M.J. Apted, G.E. Brown, X-ray K-edge absorption spectra of Fe minerals and model compounds: Near-edge structure, Physics and Chemistry of Minerals, 10 (1983) 1-9.</w:t>
      </w:r>
    </w:p>
    <w:p w14:paraId="37D9FA0B" w14:textId="77777777" w:rsidR="003B5E91" w:rsidRPr="003B5E91" w:rsidRDefault="003B5E91" w:rsidP="003B5E91">
      <w:pPr>
        <w:pStyle w:val="EndNoteBibliography"/>
      </w:pPr>
      <w:r w:rsidRPr="003B5E91">
        <w:t>[91] M. Rovezzi, P. Glatzel, Hard x-ray emission spectroscopy: a powerful tool for the characterization of magnetic semiconductors, Semiconductor Science and Technology, 29 (2014) 023002.</w:t>
      </w:r>
    </w:p>
    <w:p w14:paraId="38D452F1" w14:textId="69A9F2F1" w:rsidR="00D019E4" w:rsidRDefault="00343155" w:rsidP="00C64D8A">
      <w:r>
        <w:fldChar w:fldCharType="end"/>
      </w:r>
    </w:p>
    <w:p w14:paraId="79F49345" w14:textId="77777777" w:rsidR="002F4165" w:rsidRDefault="002F4165" w:rsidP="00C64D8A"/>
    <w:p w14:paraId="49E59801" w14:textId="63F340C5" w:rsidR="00D019E4" w:rsidRDefault="00D019E4" w:rsidP="00C64D8A"/>
    <w:p w14:paraId="1C88A6FB" w14:textId="2D271B1D" w:rsidR="00D019E4" w:rsidRDefault="00350D4B" w:rsidP="00C64D8A">
      <w:r>
        <w:rPr>
          <w:noProof/>
        </w:rPr>
        <w:lastRenderedPageBreak/>
        <w:drawing>
          <wp:inline distT="0" distB="0" distL="0" distR="0" wp14:anchorId="007CCF2D" wp14:editId="1653FDA1">
            <wp:extent cx="5943600" cy="3343275"/>
            <wp:effectExtent l="0" t="0" r="0" b="9525"/>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D019E4">
        <w:t xml:space="preserve">Fig. 1: </w:t>
      </w:r>
      <w:r w:rsidR="00791B6F">
        <w:t>XES and XA</w:t>
      </w:r>
      <w:r w:rsidR="00FD60A1">
        <w:t>F</w:t>
      </w:r>
      <w:r w:rsidR="00791B6F">
        <w:t>S</w:t>
      </w:r>
      <w:r w:rsidR="00FD60A1">
        <w:t xml:space="preserve"> excitation/relaxation </w:t>
      </w:r>
      <w:r w:rsidR="00791B6F">
        <w:t xml:space="preserve">mechanisms. (a) </w:t>
      </w:r>
      <w:r w:rsidR="00570536">
        <w:t xml:space="preserve">Simplified </w:t>
      </w:r>
      <w:r w:rsidR="00791B6F">
        <w:t>energy band diagram for XES</w:t>
      </w:r>
      <w:r w:rsidR="009B7BA1">
        <w:t xml:space="preserve"> (red, blue, black)</w:t>
      </w:r>
      <w:r w:rsidR="00791B6F">
        <w:t xml:space="preserve"> and XA</w:t>
      </w:r>
      <w:r w:rsidR="00FD60A1">
        <w:t>F</w:t>
      </w:r>
      <w:r w:rsidR="00791B6F">
        <w:t>S</w:t>
      </w:r>
      <w:r w:rsidR="009B7BA1">
        <w:t xml:space="preserve"> (green). (b) </w:t>
      </w:r>
      <w:r w:rsidR="00A37ECE">
        <w:t xml:space="preserve">3d </w:t>
      </w:r>
      <w:r w:rsidR="0023030D">
        <w:t>spin orbital diagrams for Fe</w:t>
      </w:r>
      <w:r w:rsidR="0023030D" w:rsidRPr="00404994">
        <w:rPr>
          <w:vertAlign w:val="superscript"/>
        </w:rPr>
        <w:t>2+</w:t>
      </w:r>
      <w:r w:rsidR="0023030D">
        <w:t xml:space="preserve"> and Fe</w:t>
      </w:r>
      <w:r w:rsidR="0023030D" w:rsidRPr="00404994">
        <w:rPr>
          <w:vertAlign w:val="superscript"/>
        </w:rPr>
        <w:t>3+</w:t>
      </w:r>
      <w:r w:rsidR="00A37ECE">
        <w:t>. (c) Diagrams of XES (left) and XAS (right) spectrum. Color notation are conserved from (a).</w:t>
      </w:r>
      <w:r w:rsidR="0023030D">
        <w:t xml:space="preserve"> </w:t>
      </w:r>
      <w:r w:rsidR="00791B6F">
        <w:t xml:space="preserve"> </w:t>
      </w:r>
    </w:p>
    <w:p w14:paraId="548294D7" w14:textId="77777777" w:rsidR="00D019E4" w:rsidRDefault="00D019E4" w:rsidP="00C64D8A"/>
    <w:p w14:paraId="065350D5" w14:textId="7A6F2C5F" w:rsidR="0076269F" w:rsidRDefault="00015784" w:rsidP="0076269F">
      <w:pPr>
        <w:jc w:val="center"/>
      </w:pPr>
      <w:r>
        <w:rPr>
          <w:noProof/>
        </w:rPr>
        <w:lastRenderedPageBreak/>
        <w:drawing>
          <wp:inline distT="0" distB="0" distL="0" distR="0" wp14:anchorId="67ABDC1A" wp14:editId="0DEF4798">
            <wp:extent cx="3236976" cy="3941064"/>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cstate="print">
                      <a:extLst>
                        <a:ext uri="{28A0092B-C50C-407E-A947-70E740481C1C}">
                          <a14:useLocalDpi xmlns:a14="http://schemas.microsoft.com/office/drawing/2010/main" val="0"/>
                        </a:ext>
                      </a:extLst>
                    </a:blip>
                    <a:srcRect t="5671" b="8333"/>
                    <a:stretch/>
                  </pic:blipFill>
                  <pic:spPr bwMode="auto">
                    <a:xfrm>
                      <a:off x="0" y="0"/>
                      <a:ext cx="3236976" cy="3941064"/>
                    </a:xfrm>
                    <a:prstGeom prst="rect">
                      <a:avLst/>
                    </a:prstGeom>
                    <a:ln>
                      <a:noFill/>
                    </a:ln>
                    <a:extLst>
                      <a:ext uri="{53640926-AAD7-44D8-BBD7-CCE9431645EC}">
                        <a14:shadowObscured xmlns:a14="http://schemas.microsoft.com/office/drawing/2010/main"/>
                      </a:ext>
                    </a:extLst>
                  </pic:spPr>
                </pic:pic>
              </a:graphicData>
            </a:graphic>
          </wp:inline>
        </w:drawing>
      </w:r>
    </w:p>
    <w:p w14:paraId="494DE6BD" w14:textId="044AFDCE" w:rsidR="00A05FA8" w:rsidRDefault="0076269F" w:rsidP="00C64D8A">
      <w:r>
        <w:t xml:space="preserve">Fig. </w:t>
      </w:r>
      <w:r w:rsidR="00A37ECE">
        <w:t>2</w:t>
      </w:r>
      <w:r>
        <w:t xml:space="preserve">: </w:t>
      </w:r>
      <w:r w:rsidR="009133D3">
        <w:t>Measurements of the Fe K-edge XANES</w:t>
      </w:r>
      <w:r w:rsidR="00E9122F">
        <w:t xml:space="preserve">.  </w:t>
      </w:r>
      <w:r w:rsidR="009133D3">
        <w:t xml:space="preserve">Subpanel (a) </w:t>
      </w:r>
      <w:r w:rsidR="00E9122F">
        <w:t xml:space="preserve">shows six minerals with hematite and </w:t>
      </w:r>
      <w:proofErr w:type="spellStart"/>
      <w:r w:rsidR="00E9122F">
        <w:t>w</w:t>
      </w:r>
      <w:r w:rsidR="00832596">
        <w:rPr>
          <w:rFonts w:cstheme="minorHAnsi"/>
        </w:rPr>
        <w:t>ü</w:t>
      </w:r>
      <w:r w:rsidR="00E9122F">
        <w:t>stite</w:t>
      </w:r>
      <w:proofErr w:type="spellEnd"/>
      <w:r w:rsidR="00E9122F">
        <w:t xml:space="preserve"> being oxides while the rest are silicates.  S</w:t>
      </w:r>
      <w:r w:rsidR="009133D3">
        <w:t xml:space="preserve">ubpanel (b) </w:t>
      </w:r>
      <w:r w:rsidR="00E9122F">
        <w:t>compares the spectra collected from the glass reference materials to a divalent and a trivalent Fe-based silicate mineral.</w:t>
      </w:r>
    </w:p>
    <w:p w14:paraId="4101CD42" w14:textId="6DB74123" w:rsidR="00A05FA8" w:rsidRDefault="00A05FA8" w:rsidP="00C64D8A"/>
    <w:p w14:paraId="23B5C7CF" w14:textId="1110E8B1" w:rsidR="00A05FA8" w:rsidRDefault="00A05FA8" w:rsidP="00C64D8A"/>
    <w:p w14:paraId="0B6323F5" w14:textId="77777777" w:rsidR="001D4029" w:rsidRDefault="001D4029" w:rsidP="00C64D8A"/>
    <w:p w14:paraId="0F87E85A" w14:textId="77777777" w:rsidR="001D4029" w:rsidRDefault="001D4029" w:rsidP="00C64D8A"/>
    <w:p w14:paraId="776639A3" w14:textId="77777777" w:rsidR="001D4029" w:rsidRDefault="001D4029" w:rsidP="00C64D8A"/>
    <w:p w14:paraId="405E611B" w14:textId="77777777" w:rsidR="001D4029" w:rsidRDefault="001D4029" w:rsidP="00C64D8A"/>
    <w:p w14:paraId="09B323D5" w14:textId="77777777" w:rsidR="001D4029" w:rsidRDefault="001D4029" w:rsidP="00C64D8A"/>
    <w:p w14:paraId="6C10BDE0" w14:textId="77777777" w:rsidR="00BA0765" w:rsidRDefault="00BA0765" w:rsidP="001D4029">
      <w:pPr>
        <w:jc w:val="center"/>
      </w:pPr>
    </w:p>
    <w:p w14:paraId="366EB2D4" w14:textId="77777777" w:rsidR="00BB05FA" w:rsidRDefault="00BB05FA" w:rsidP="00DD3128">
      <w:pPr>
        <w:jc w:val="center"/>
      </w:pPr>
    </w:p>
    <w:p w14:paraId="17F9E2DD" w14:textId="4BF77CE3" w:rsidR="00BA0765" w:rsidRDefault="0067010B">
      <w:pPr>
        <w:jc w:val="center"/>
      </w:pPr>
      <w:r>
        <w:rPr>
          <w:noProof/>
        </w:rPr>
        <w:lastRenderedPageBreak/>
        <w:drawing>
          <wp:inline distT="0" distB="0" distL="0" distR="0" wp14:anchorId="223E7C09" wp14:editId="5BAE64E0">
            <wp:extent cx="5038344" cy="62544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cstate="print">
                      <a:extLst>
                        <a:ext uri="{28A0092B-C50C-407E-A947-70E740481C1C}">
                          <a14:useLocalDpi xmlns:a14="http://schemas.microsoft.com/office/drawing/2010/main" val="0"/>
                        </a:ext>
                      </a:extLst>
                    </a:blip>
                    <a:srcRect l="29968" t="4843" r="30288" b="7407"/>
                    <a:stretch/>
                  </pic:blipFill>
                  <pic:spPr bwMode="auto">
                    <a:xfrm>
                      <a:off x="0" y="0"/>
                      <a:ext cx="5038344" cy="6254496"/>
                    </a:xfrm>
                    <a:prstGeom prst="rect">
                      <a:avLst/>
                    </a:prstGeom>
                    <a:ln>
                      <a:noFill/>
                    </a:ln>
                    <a:extLst>
                      <a:ext uri="{53640926-AAD7-44D8-BBD7-CCE9431645EC}">
                        <a14:shadowObscured xmlns:a14="http://schemas.microsoft.com/office/drawing/2010/main"/>
                      </a:ext>
                    </a:extLst>
                  </pic:spPr>
                </pic:pic>
              </a:graphicData>
            </a:graphic>
          </wp:inline>
        </w:drawing>
      </w:r>
    </w:p>
    <w:p w14:paraId="71BD9B2B" w14:textId="11848914" w:rsidR="00BA0765" w:rsidRDefault="00BA0765" w:rsidP="00BA0765">
      <w:r>
        <w:t xml:space="preserve">Fig. </w:t>
      </w:r>
      <w:r w:rsidR="00A37ECE">
        <w:t>3</w:t>
      </w:r>
      <w:r>
        <w:t xml:space="preserve">: The </w:t>
      </w:r>
      <w:r w:rsidR="003C53AC">
        <w:t xml:space="preserve">measured </w:t>
      </w:r>
      <w:r>
        <w:t xml:space="preserve">pre-edge region of each </w:t>
      </w:r>
      <w:r w:rsidR="001E091C">
        <w:t xml:space="preserve">silicate-based glass or </w:t>
      </w:r>
      <w:r>
        <w:t xml:space="preserve">mineral’s Fe K-edge XANES spectrum </w:t>
      </w:r>
      <w:r w:rsidR="003C53AC">
        <w:t xml:space="preserve">(Experiment) </w:t>
      </w:r>
      <w:r>
        <w:t>is shown</w:t>
      </w:r>
      <w:r w:rsidR="003C53AC">
        <w:t xml:space="preserve"> along with the corresponding components of the fit and their sum (total)</w:t>
      </w:r>
      <w:r>
        <w:t xml:space="preserve">.  </w:t>
      </w:r>
      <w:r w:rsidR="003C53AC">
        <w:t xml:space="preserve">These components include two functions representing the pre-edge features and two representing the edge (designated by arrows in subpanel e).  </w:t>
      </w:r>
      <w:r>
        <w:t xml:space="preserve">The </w:t>
      </w:r>
      <w:r w:rsidR="003C53AC">
        <w:t>minerals</w:t>
      </w:r>
      <w:r>
        <w:t xml:space="preserve"> are in the left column </w:t>
      </w:r>
      <w:r w:rsidR="003C53AC">
        <w:t xml:space="preserve">(a-d).  Glass compounds are in </w:t>
      </w:r>
      <w:r>
        <w:t xml:space="preserve">the right column </w:t>
      </w:r>
      <w:r w:rsidR="003C53AC">
        <w:t>(e-h).</w:t>
      </w:r>
    </w:p>
    <w:p w14:paraId="1FEEFC82" w14:textId="3E482B9A" w:rsidR="001D4029" w:rsidRDefault="001D4029" w:rsidP="001D4029">
      <w:pPr>
        <w:jc w:val="center"/>
      </w:pPr>
      <w:r>
        <w:rPr>
          <w:noProof/>
        </w:rPr>
        <w:lastRenderedPageBreak/>
        <w:drawing>
          <wp:inline distT="0" distB="0" distL="0" distR="0" wp14:anchorId="6D2C2C0D" wp14:editId="52A2F2F8">
            <wp:extent cx="3235960" cy="5589270"/>
            <wp:effectExtent l="0" t="0" r="2540" b="0"/>
            <wp:docPr id="540" name="Picture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93" b="1954"/>
                    <a:stretch/>
                  </pic:blipFill>
                  <pic:spPr bwMode="auto">
                    <a:xfrm>
                      <a:off x="0" y="0"/>
                      <a:ext cx="3235960" cy="5589270"/>
                    </a:xfrm>
                    <a:prstGeom prst="rect">
                      <a:avLst/>
                    </a:prstGeom>
                    <a:noFill/>
                    <a:ln>
                      <a:noFill/>
                    </a:ln>
                    <a:extLst>
                      <a:ext uri="{53640926-AAD7-44D8-BBD7-CCE9431645EC}">
                        <a14:shadowObscured xmlns:a14="http://schemas.microsoft.com/office/drawing/2010/main"/>
                      </a:ext>
                    </a:extLst>
                  </pic:spPr>
                </pic:pic>
              </a:graphicData>
            </a:graphic>
          </wp:inline>
        </w:drawing>
      </w:r>
    </w:p>
    <w:p w14:paraId="0B467662" w14:textId="16637B5A" w:rsidR="00C64D8A" w:rsidRDefault="00C64D8A" w:rsidP="00C64D8A">
      <w:r>
        <w:t xml:space="preserve">Fig. </w:t>
      </w:r>
      <w:r w:rsidR="00A37ECE">
        <w:t>4</w:t>
      </w:r>
      <w:r>
        <w:t xml:space="preserve">: Fe </w:t>
      </w:r>
      <w:r w:rsidR="009133D3">
        <w:t>K</w:t>
      </w:r>
      <w:r w:rsidR="009133D3">
        <w:rPr>
          <w:rFonts w:cstheme="minorHAnsi"/>
        </w:rPr>
        <w:t>β</w:t>
      </w:r>
      <w:r w:rsidR="009133D3">
        <w:t xml:space="preserve"> </w:t>
      </w:r>
      <w:r>
        <w:t xml:space="preserve">XES </w:t>
      </w:r>
      <w:r w:rsidR="009133D3">
        <w:t>results as measured for oxides of different redox states</w:t>
      </w:r>
      <w:r>
        <w:t xml:space="preserve"> (a), </w:t>
      </w:r>
      <w:r w:rsidR="009133D3">
        <w:t>three Fe</w:t>
      </w:r>
      <w:r w:rsidR="009133D3">
        <w:rPr>
          <w:vertAlign w:val="superscript"/>
        </w:rPr>
        <w:t>2+</w:t>
      </w:r>
      <w:r w:rsidR="009133D3">
        <w:t xml:space="preserve"> compounds</w:t>
      </w:r>
      <w:r>
        <w:t xml:space="preserve"> (b), and </w:t>
      </w:r>
      <w:r w:rsidR="009133D3">
        <w:t>three Fe</w:t>
      </w:r>
      <w:r w:rsidR="009133D3">
        <w:rPr>
          <w:vertAlign w:val="superscript"/>
        </w:rPr>
        <w:t>3+</w:t>
      </w:r>
      <w:r>
        <w:t xml:space="preserve"> </w:t>
      </w:r>
      <w:r w:rsidR="009133D3">
        <w:t>compounds</w:t>
      </w:r>
      <w:r>
        <w:t xml:space="preserve"> (c).</w:t>
      </w:r>
    </w:p>
    <w:p w14:paraId="0DC0D9F9" w14:textId="772A54C9" w:rsidR="007D545B" w:rsidRDefault="007D545B" w:rsidP="000B2E8E"/>
    <w:p w14:paraId="7AA9CECC" w14:textId="5F6F62B1" w:rsidR="007D545B" w:rsidRDefault="007D545B" w:rsidP="000B2E8E"/>
    <w:p w14:paraId="4F2A006F" w14:textId="63F8C634" w:rsidR="007D545B" w:rsidRDefault="007D545B" w:rsidP="000B2E8E"/>
    <w:p w14:paraId="7F6D45F4" w14:textId="158327C8" w:rsidR="007D545B" w:rsidRDefault="007D545B" w:rsidP="000B2E8E"/>
    <w:p w14:paraId="0884AD16" w14:textId="5A86EB4B" w:rsidR="007D545B" w:rsidRDefault="007D545B" w:rsidP="000B2E8E"/>
    <w:p w14:paraId="09ACC2BD" w14:textId="5DC996D1" w:rsidR="007D545B" w:rsidRDefault="007D545B" w:rsidP="000B2E8E"/>
    <w:p w14:paraId="61179F96" w14:textId="255FB511" w:rsidR="00C64D8A" w:rsidRDefault="00C64D8A" w:rsidP="000B2E8E">
      <w:pPr>
        <w:rPr>
          <w:noProof/>
        </w:rPr>
      </w:pPr>
    </w:p>
    <w:p w14:paraId="4B44C954" w14:textId="4D5D44B6" w:rsidR="007D545B" w:rsidRDefault="00BB05FA">
      <w:pPr>
        <w:jc w:val="center"/>
      </w:pPr>
      <w:r>
        <w:rPr>
          <w:noProof/>
        </w:rPr>
        <w:lastRenderedPageBreak/>
        <w:drawing>
          <wp:inline distT="0" distB="0" distL="0" distR="0" wp14:anchorId="2B66FFE8" wp14:editId="0533E257">
            <wp:extent cx="3236976" cy="550468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3" cstate="print">
                      <a:extLst>
                        <a:ext uri="{28A0092B-C50C-407E-A947-70E740481C1C}">
                          <a14:useLocalDpi xmlns:a14="http://schemas.microsoft.com/office/drawing/2010/main" val="0"/>
                        </a:ext>
                      </a:extLst>
                    </a:blip>
                    <a:srcRect l="2743" t="2315" r="2992" b="3010"/>
                    <a:stretch/>
                  </pic:blipFill>
                  <pic:spPr bwMode="auto">
                    <a:xfrm>
                      <a:off x="0" y="0"/>
                      <a:ext cx="3236976" cy="5504688"/>
                    </a:xfrm>
                    <a:prstGeom prst="rect">
                      <a:avLst/>
                    </a:prstGeom>
                    <a:ln>
                      <a:noFill/>
                    </a:ln>
                    <a:extLst>
                      <a:ext uri="{53640926-AAD7-44D8-BBD7-CCE9431645EC}">
                        <a14:shadowObscured xmlns:a14="http://schemas.microsoft.com/office/drawing/2010/main"/>
                      </a:ext>
                    </a:extLst>
                  </pic:spPr>
                </pic:pic>
              </a:graphicData>
            </a:graphic>
          </wp:inline>
        </w:drawing>
      </w:r>
    </w:p>
    <w:p w14:paraId="3C974957" w14:textId="00CC0389" w:rsidR="00A05FA8" w:rsidRPr="009133D3" w:rsidRDefault="00A05FA8">
      <w:r>
        <w:t xml:space="preserve">Fig. </w:t>
      </w:r>
      <w:r w:rsidR="00A37ECE">
        <w:t>5</w:t>
      </w:r>
      <w:r>
        <w:t xml:space="preserve">: </w:t>
      </w:r>
      <w:r w:rsidR="009133D3">
        <w:t>A narrow view of the Fe K</w:t>
      </w:r>
      <w:r w:rsidR="009133D3">
        <w:rPr>
          <w:rFonts w:cstheme="minorHAnsi"/>
        </w:rPr>
        <w:t>β</w:t>
      </w:r>
      <w:r w:rsidR="009133D3">
        <w:t xml:space="preserve"> XES region focusing on the K</w:t>
      </w:r>
      <w:r w:rsidR="009133D3">
        <w:rPr>
          <w:rFonts w:cstheme="minorHAnsi"/>
        </w:rPr>
        <w:t>β</w:t>
      </w:r>
      <w:r w:rsidR="009133D3">
        <w:rPr>
          <w:vertAlign w:val="subscript"/>
        </w:rPr>
        <w:t>1,3</w:t>
      </w:r>
      <w:r w:rsidR="009133D3">
        <w:t xml:space="preserve"> line.  </w:t>
      </w:r>
      <w:r w:rsidR="00BB05FA">
        <w:t xml:space="preserve">(a) </w:t>
      </w:r>
      <w:r w:rsidR="009133D3">
        <w:t>The compounds shown here are four Fe-based silicate minerals.  Two of the compounds possess Fe</w:t>
      </w:r>
      <w:r w:rsidR="009133D3">
        <w:rPr>
          <w:vertAlign w:val="superscript"/>
        </w:rPr>
        <w:t>2+</w:t>
      </w:r>
      <w:r w:rsidR="009133D3">
        <w:rPr>
          <w:vertAlign w:val="subscript"/>
        </w:rPr>
        <w:t xml:space="preserve"> </w:t>
      </w:r>
      <w:r w:rsidR="009133D3">
        <w:rPr>
          <w:vertAlign w:val="subscript"/>
        </w:rPr>
        <w:softHyphen/>
      </w:r>
      <w:r w:rsidR="009133D3">
        <w:t>atoms while another two possess Fe</w:t>
      </w:r>
      <w:r w:rsidR="009133D3">
        <w:rPr>
          <w:vertAlign w:val="superscript"/>
        </w:rPr>
        <w:t>3+</w:t>
      </w:r>
      <w:r w:rsidR="009133D3">
        <w:t xml:space="preserve"> atoms as denoted in the legend.</w:t>
      </w:r>
      <w:r w:rsidR="001E091C" w:rsidRPr="009133D3" w:rsidDel="001E091C">
        <w:t xml:space="preserve"> </w:t>
      </w:r>
      <w:r w:rsidR="001E091C">
        <w:rPr>
          <w:rFonts w:cstheme="minorHAnsi"/>
        </w:rPr>
        <w:t xml:space="preserve"> (b) Olivine</w:t>
      </w:r>
      <w:r w:rsidR="009133D3">
        <w:t xml:space="preserve"> and </w:t>
      </w:r>
      <w:r w:rsidR="001E091C">
        <w:t>a</w:t>
      </w:r>
      <w:r w:rsidR="009133D3">
        <w:t>egirine are shown as examples of a Fe</w:t>
      </w:r>
      <w:r w:rsidR="009133D3">
        <w:rPr>
          <w:vertAlign w:val="superscript"/>
        </w:rPr>
        <w:t>2+</w:t>
      </w:r>
      <w:r w:rsidR="009133D3">
        <w:t xml:space="preserve"> and Fe</w:t>
      </w:r>
      <w:r w:rsidR="009133D3">
        <w:rPr>
          <w:vertAlign w:val="superscript"/>
        </w:rPr>
        <w:t>3+</w:t>
      </w:r>
      <w:r w:rsidR="009133D3">
        <w:t xml:space="preserve"> samples, respectively.  </w:t>
      </w:r>
      <w:r w:rsidR="001E091C">
        <w:t xml:space="preserve">Also shown are BIR-1a and BCR-2, two basaltic glasses from the USGS.  (c) </w:t>
      </w:r>
      <w:r w:rsidR="001E091C">
        <w:rPr>
          <w:rFonts w:cstheme="minorHAnsi"/>
        </w:rPr>
        <w:t>Olivine</w:t>
      </w:r>
      <w:r w:rsidR="001E091C">
        <w:t xml:space="preserve"> and aegirine are again shown as examples of a Fe</w:t>
      </w:r>
      <w:r w:rsidR="001E091C">
        <w:rPr>
          <w:vertAlign w:val="superscript"/>
        </w:rPr>
        <w:t>2+</w:t>
      </w:r>
      <w:r w:rsidR="001E091C">
        <w:t xml:space="preserve"> and Fe</w:t>
      </w:r>
      <w:r w:rsidR="001E091C">
        <w:rPr>
          <w:vertAlign w:val="superscript"/>
        </w:rPr>
        <w:t>3+</w:t>
      </w:r>
      <w:r w:rsidR="001E091C">
        <w:t xml:space="preserve"> samples, respectively.  Also shown are ASTM 0.5% and ASTM 1.5%, two alkali silicate glasses from the ASTM.</w:t>
      </w:r>
    </w:p>
    <w:p w14:paraId="4605A4DE" w14:textId="3058D81B" w:rsidR="007D545B" w:rsidRDefault="007D545B" w:rsidP="000B2E8E"/>
    <w:p w14:paraId="5B67606B" w14:textId="27EAD631" w:rsidR="001E091C" w:rsidRDefault="001E091C" w:rsidP="000B2E8E"/>
    <w:p w14:paraId="7727F029" w14:textId="52355758" w:rsidR="001E091C" w:rsidRDefault="001E091C" w:rsidP="000B2E8E"/>
    <w:p w14:paraId="6364ADF2" w14:textId="77777777" w:rsidR="001E091C" w:rsidRDefault="001E091C" w:rsidP="000B2E8E"/>
    <w:p w14:paraId="50028069" w14:textId="5F0B3B2C" w:rsidR="007D545B" w:rsidRDefault="00EC087A" w:rsidP="000B2E8E">
      <w:r>
        <w:lastRenderedPageBreak/>
        <w:t>Table 1:</w:t>
      </w:r>
      <w:r w:rsidR="007912EA">
        <w:t xml:space="preserve"> The coordination and oxidation state of Fe is listed for each mineral compound.  Also given are the centroid positions and integrated pre-edge intensities calculated </w:t>
      </w:r>
      <w:r w:rsidR="00A829EC">
        <w:t>in</w:t>
      </w:r>
      <w:r w:rsidR="007912EA">
        <w:t xml:space="preserve"> the fitting procedure along with their corresponding uncertainties.</w:t>
      </w:r>
    </w:p>
    <w:tbl>
      <w:tblPr>
        <w:tblStyle w:val="GridTable1Light"/>
        <w:tblW w:w="8147" w:type="dxa"/>
        <w:jc w:val="center"/>
        <w:tblLook w:val="04A0" w:firstRow="1" w:lastRow="0" w:firstColumn="1" w:lastColumn="0" w:noHBand="0" w:noVBand="1"/>
      </w:tblPr>
      <w:tblGrid>
        <w:gridCol w:w="1374"/>
        <w:gridCol w:w="1074"/>
        <w:gridCol w:w="1591"/>
        <w:gridCol w:w="1776"/>
        <w:gridCol w:w="2332"/>
      </w:tblGrid>
      <w:tr w:rsidR="001F6163" w:rsidRPr="001F6163" w14:paraId="03DF5E32" w14:textId="77777777" w:rsidTr="001F6163">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374" w:type="dxa"/>
            <w:noWrap/>
            <w:hideMark/>
          </w:tcPr>
          <w:p w14:paraId="29E3AC2D" w14:textId="4CE9F132" w:rsidR="001F6163" w:rsidRPr="001F6163" w:rsidRDefault="00130506" w:rsidP="001F6163">
            <w:pPr>
              <w:jc w:val="center"/>
              <w:rPr>
                <w:rFonts w:ascii="Calibri" w:eastAsia="Times New Roman" w:hAnsi="Calibri" w:cs="Calibri"/>
                <w:color w:val="000000"/>
              </w:rPr>
            </w:pPr>
            <w:r>
              <w:rPr>
                <w:rFonts w:ascii="Calibri" w:eastAsia="Times New Roman" w:hAnsi="Calibri" w:cs="Calibri"/>
                <w:color w:val="000000"/>
              </w:rPr>
              <w:t>Reference Mineral</w:t>
            </w:r>
          </w:p>
        </w:tc>
        <w:tc>
          <w:tcPr>
            <w:tcW w:w="1074" w:type="dxa"/>
            <w:hideMark/>
          </w:tcPr>
          <w:p w14:paraId="1E51056E" w14:textId="77777777"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Redox State</w:t>
            </w:r>
          </w:p>
        </w:tc>
        <w:tc>
          <w:tcPr>
            <w:tcW w:w="1591" w:type="dxa"/>
            <w:hideMark/>
          </w:tcPr>
          <w:p w14:paraId="254A0097" w14:textId="77777777"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Coordination Number</w:t>
            </w:r>
          </w:p>
        </w:tc>
        <w:tc>
          <w:tcPr>
            <w:tcW w:w="1776" w:type="dxa"/>
            <w:hideMark/>
          </w:tcPr>
          <w:p w14:paraId="23055A1A" w14:textId="77777777"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Centroid Position (eV)</w:t>
            </w:r>
          </w:p>
        </w:tc>
        <w:tc>
          <w:tcPr>
            <w:tcW w:w="2332" w:type="dxa"/>
            <w:hideMark/>
          </w:tcPr>
          <w:p w14:paraId="1F5E6898" w14:textId="77777777"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Integrated Pre-Edge Intensity</w:t>
            </w:r>
          </w:p>
        </w:tc>
      </w:tr>
      <w:tr w:rsidR="001F6163" w:rsidRPr="001F6163" w14:paraId="640AA463" w14:textId="77777777" w:rsidTr="001F6163">
        <w:trPr>
          <w:trHeight w:val="300"/>
          <w:jc w:val="center"/>
        </w:trPr>
        <w:tc>
          <w:tcPr>
            <w:cnfStyle w:val="001000000000" w:firstRow="0" w:lastRow="0" w:firstColumn="1" w:lastColumn="0" w:oddVBand="0" w:evenVBand="0" w:oddHBand="0" w:evenHBand="0" w:firstRowFirstColumn="0" w:firstRowLastColumn="0" w:lastRowFirstColumn="0" w:lastRowLastColumn="0"/>
            <w:tcW w:w="1374" w:type="dxa"/>
            <w:noWrap/>
            <w:hideMark/>
          </w:tcPr>
          <w:p w14:paraId="2B2D68E0" w14:textId="45D6E407" w:rsidR="001F6163" w:rsidRPr="001F6163" w:rsidRDefault="001F6163" w:rsidP="001F6163">
            <w:pPr>
              <w:jc w:val="center"/>
              <w:rPr>
                <w:rFonts w:ascii="Calibri" w:eastAsia="Times New Roman" w:hAnsi="Calibri" w:cs="Calibri"/>
                <w:color w:val="000000"/>
              </w:rPr>
            </w:pPr>
            <w:proofErr w:type="spellStart"/>
            <w:r w:rsidRPr="001F6163">
              <w:rPr>
                <w:rFonts w:ascii="Calibri" w:eastAsia="Times New Roman" w:hAnsi="Calibri" w:cs="Calibri"/>
                <w:color w:val="000000"/>
              </w:rPr>
              <w:t>W</w:t>
            </w:r>
            <w:r w:rsidR="00EC433D">
              <w:rPr>
                <w:rFonts w:ascii="Calibri" w:eastAsia="Times New Roman" w:hAnsi="Calibri" w:cs="Calibri"/>
                <w:color w:val="000000"/>
              </w:rPr>
              <w:t>ü</w:t>
            </w:r>
            <w:r w:rsidRPr="001F6163">
              <w:rPr>
                <w:rFonts w:ascii="Calibri" w:eastAsia="Times New Roman" w:hAnsi="Calibri" w:cs="Calibri"/>
                <w:color w:val="000000"/>
              </w:rPr>
              <w:t>stite</w:t>
            </w:r>
            <w:proofErr w:type="spellEnd"/>
          </w:p>
        </w:tc>
        <w:tc>
          <w:tcPr>
            <w:tcW w:w="1074" w:type="dxa"/>
            <w:noWrap/>
            <w:hideMark/>
          </w:tcPr>
          <w:p w14:paraId="081D2282"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2+</w:t>
            </w:r>
          </w:p>
        </w:tc>
        <w:tc>
          <w:tcPr>
            <w:tcW w:w="1591" w:type="dxa"/>
            <w:noWrap/>
            <w:hideMark/>
          </w:tcPr>
          <w:p w14:paraId="60C1937E"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6</w:t>
            </w:r>
          </w:p>
        </w:tc>
        <w:tc>
          <w:tcPr>
            <w:tcW w:w="1776" w:type="dxa"/>
            <w:noWrap/>
            <w:hideMark/>
          </w:tcPr>
          <w:p w14:paraId="7D442070"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1.708 ± 0.014</w:t>
            </w:r>
          </w:p>
        </w:tc>
        <w:tc>
          <w:tcPr>
            <w:tcW w:w="2332" w:type="dxa"/>
            <w:noWrap/>
            <w:hideMark/>
          </w:tcPr>
          <w:p w14:paraId="399D5675"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0584 ± 0.0008</w:t>
            </w:r>
          </w:p>
        </w:tc>
      </w:tr>
      <w:tr w:rsidR="001F6163" w:rsidRPr="001F6163" w14:paraId="773CB92D" w14:textId="77777777" w:rsidTr="001F6163">
        <w:trPr>
          <w:trHeight w:val="300"/>
          <w:jc w:val="center"/>
        </w:trPr>
        <w:tc>
          <w:tcPr>
            <w:cnfStyle w:val="001000000000" w:firstRow="0" w:lastRow="0" w:firstColumn="1" w:lastColumn="0" w:oddVBand="0" w:evenVBand="0" w:oddHBand="0" w:evenHBand="0" w:firstRowFirstColumn="0" w:firstRowLastColumn="0" w:lastRowFirstColumn="0" w:lastRowLastColumn="0"/>
            <w:tcW w:w="1374" w:type="dxa"/>
            <w:noWrap/>
            <w:hideMark/>
          </w:tcPr>
          <w:p w14:paraId="07515AA9"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Olivine</w:t>
            </w:r>
          </w:p>
        </w:tc>
        <w:tc>
          <w:tcPr>
            <w:tcW w:w="1074" w:type="dxa"/>
            <w:noWrap/>
            <w:hideMark/>
          </w:tcPr>
          <w:p w14:paraId="570FC010"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2+</w:t>
            </w:r>
          </w:p>
        </w:tc>
        <w:tc>
          <w:tcPr>
            <w:tcW w:w="1591" w:type="dxa"/>
            <w:noWrap/>
            <w:hideMark/>
          </w:tcPr>
          <w:p w14:paraId="12480845"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6</w:t>
            </w:r>
          </w:p>
        </w:tc>
        <w:tc>
          <w:tcPr>
            <w:tcW w:w="1776" w:type="dxa"/>
            <w:noWrap/>
            <w:hideMark/>
          </w:tcPr>
          <w:p w14:paraId="70720C77"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1.53 ± 0.03</w:t>
            </w:r>
          </w:p>
        </w:tc>
        <w:tc>
          <w:tcPr>
            <w:tcW w:w="2332" w:type="dxa"/>
            <w:noWrap/>
            <w:hideMark/>
          </w:tcPr>
          <w:p w14:paraId="6255236B"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0449 ± 0.0010</w:t>
            </w:r>
          </w:p>
        </w:tc>
      </w:tr>
      <w:tr w:rsidR="001F6163" w:rsidRPr="001F6163" w14:paraId="6FC92AD4" w14:textId="77777777" w:rsidTr="001F6163">
        <w:trPr>
          <w:trHeight w:val="300"/>
          <w:jc w:val="center"/>
        </w:trPr>
        <w:tc>
          <w:tcPr>
            <w:cnfStyle w:val="001000000000" w:firstRow="0" w:lastRow="0" w:firstColumn="1" w:lastColumn="0" w:oddVBand="0" w:evenVBand="0" w:oddHBand="0" w:evenHBand="0" w:firstRowFirstColumn="0" w:firstRowLastColumn="0" w:lastRowFirstColumn="0" w:lastRowLastColumn="0"/>
            <w:tcW w:w="1374" w:type="dxa"/>
            <w:noWrap/>
            <w:hideMark/>
          </w:tcPr>
          <w:p w14:paraId="6F98F678"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Staurolite</w:t>
            </w:r>
          </w:p>
        </w:tc>
        <w:tc>
          <w:tcPr>
            <w:tcW w:w="1074" w:type="dxa"/>
            <w:noWrap/>
            <w:hideMark/>
          </w:tcPr>
          <w:p w14:paraId="5A345500"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2+</w:t>
            </w:r>
          </w:p>
        </w:tc>
        <w:tc>
          <w:tcPr>
            <w:tcW w:w="1591" w:type="dxa"/>
            <w:noWrap/>
            <w:hideMark/>
          </w:tcPr>
          <w:p w14:paraId="24ADC123"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4</w:t>
            </w:r>
          </w:p>
        </w:tc>
        <w:tc>
          <w:tcPr>
            <w:tcW w:w="1776" w:type="dxa"/>
            <w:noWrap/>
            <w:hideMark/>
          </w:tcPr>
          <w:p w14:paraId="38D710EA"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1.57 ± 0.04</w:t>
            </w:r>
          </w:p>
        </w:tc>
        <w:tc>
          <w:tcPr>
            <w:tcW w:w="2332" w:type="dxa"/>
            <w:noWrap/>
            <w:hideMark/>
          </w:tcPr>
          <w:p w14:paraId="2DB0B980"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158 ± 0.006</w:t>
            </w:r>
          </w:p>
        </w:tc>
      </w:tr>
      <w:tr w:rsidR="001F6163" w:rsidRPr="001F6163" w14:paraId="101F26F7" w14:textId="77777777" w:rsidTr="001F6163">
        <w:trPr>
          <w:trHeight w:val="300"/>
          <w:jc w:val="center"/>
        </w:trPr>
        <w:tc>
          <w:tcPr>
            <w:cnfStyle w:val="001000000000" w:firstRow="0" w:lastRow="0" w:firstColumn="1" w:lastColumn="0" w:oddVBand="0" w:evenVBand="0" w:oddHBand="0" w:evenHBand="0" w:firstRowFirstColumn="0" w:firstRowLastColumn="0" w:lastRowFirstColumn="0" w:lastRowLastColumn="0"/>
            <w:tcW w:w="1374" w:type="dxa"/>
            <w:noWrap/>
            <w:hideMark/>
          </w:tcPr>
          <w:p w14:paraId="137D0439"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Hematite</w:t>
            </w:r>
          </w:p>
        </w:tc>
        <w:tc>
          <w:tcPr>
            <w:tcW w:w="1074" w:type="dxa"/>
            <w:noWrap/>
            <w:hideMark/>
          </w:tcPr>
          <w:p w14:paraId="3E17C644"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3+</w:t>
            </w:r>
          </w:p>
        </w:tc>
        <w:tc>
          <w:tcPr>
            <w:tcW w:w="1591" w:type="dxa"/>
            <w:noWrap/>
            <w:hideMark/>
          </w:tcPr>
          <w:p w14:paraId="311DE417"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6</w:t>
            </w:r>
          </w:p>
        </w:tc>
        <w:tc>
          <w:tcPr>
            <w:tcW w:w="1776" w:type="dxa"/>
            <w:noWrap/>
            <w:hideMark/>
          </w:tcPr>
          <w:p w14:paraId="62C40179"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2.994 ± 0.015</w:t>
            </w:r>
          </w:p>
        </w:tc>
        <w:tc>
          <w:tcPr>
            <w:tcW w:w="2332" w:type="dxa"/>
            <w:noWrap/>
            <w:hideMark/>
          </w:tcPr>
          <w:p w14:paraId="147964DD"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0620 ± 0.0010</w:t>
            </w:r>
          </w:p>
        </w:tc>
      </w:tr>
      <w:tr w:rsidR="001F6163" w:rsidRPr="001F6163" w14:paraId="412A0AA1" w14:textId="77777777" w:rsidTr="001F6163">
        <w:trPr>
          <w:trHeight w:val="300"/>
          <w:jc w:val="center"/>
        </w:trPr>
        <w:tc>
          <w:tcPr>
            <w:cnfStyle w:val="001000000000" w:firstRow="0" w:lastRow="0" w:firstColumn="1" w:lastColumn="0" w:oddVBand="0" w:evenVBand="0" w:oddHBand="0" w:evenHBand="0" w:firstRowFirstColumn="0" w:firstRowLastColumn="0" w:lastRowFirstColumn="0" w:lastRowLastColumn="0"/>
            <w:tcW w:w="1374" w:type="dxa"/>
            <w:noWrap/>
            <w:hideMark/>
          </w:tcPr>
          <w:p w14:paraId="16267972"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Epidote</w:t>
            </w:r>
          </w:p>
        </w:tc>
        <w:tc>
          <w:tcPr>
            <w:tcW w:w="1074" w:type="dxa"/>
            <w:noWrap/>
            <w:hideMark/>
          </w:tcPr>
          <w:p w14:paraId="5D0DC83A"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3+</w:t>
            </w:r>
          </w:p>
        </w:tc>
        <w:tc>
          <w:tcPr>
            <w:tcW w:w="1591" w:type="dxa"/>
            <w:noWrap/>
            <w:hideMark/>
          </w:tcPr>
          <w:p w14:paraId="74C753A6"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6</w:t>
            </w:r>
          </w:p>
        </w:tc>
        <w:tc>
          <w:tcPr>
            <w:tcW w:w="1776" w:type="dxa"/>
            <w:noWrap/>
            <w:hideMark/>
          </w:tcPr>
          <w:p w14:paraId="1DE10DCE"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3.1 ± 0.4</w:t>
            </w:r>
          </w:p>
        </w:tc>
        <w:tc>
          <w:tcPr>
            <w:tcW w:w="2332" w:type="dxa"/>
            <w:noWrap/>
            <w:hideMark/>
          </w:tcPr>
          <w:p w14:paraId="5DDB4D1C"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09 ± 0.04</w:t>
            </w:r>
          </w:p>
        </w:tc>
      </w:tr>
      <w:tr w:rsidR="001F6163" w:rsidRPr="001F6163" w14:paraId="3AA34120" w14:textId="77777777" w:rsidTr="001F6163">
        <w:trPr>
          <w:trHeight w:val="300"/>
          <w:jc w:val="center"/>
        </w:trPr>
        <w:tc>
          <w:tcPr>
            <w:cnfStyle w:val="001000000000" w:firstRow="0" w:lastRow="0" w:firstColumn="1" w:lastColumn="0" w:oddVBand="0" w:evenVBand="0" w:oddHBand="0" w:evenHBand="0" w:firstRowFirstColumn="0" w:firstRowLastColumn="0" w:lastRowFirstColumn="0" w:lastRowLastColumn="0"/>
            <w:tcW w:w="1374" w:type="dxa"/>
            <w:noWrap/>
            <w:hideMark/>
          </w:tcPr>
          <w:p w14:paraId="04E6AC11"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Aegirine</w:t>
            </w:r>
          </w:p>
        </w:tc>
        <w:tc>
          <w:tcPr>
            <w:tcW w:w="1074" w:type="dxa"/>
            <w:noWrap/>
            <w:hideMark/>
          </w:tcPr>
          <w:p w14:paraId="2063B908"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3+</w:t>
            </w:r>
          </w:p>
        </w:tc>
        <w:tc>
          <w:tcPr>
            <w:tcW w:w="1591" w:type="dxa"/>
            <w:noWrap/>
            <w:hideMark/>
          </w:tcPr>
          <w:p w14:paraId="2CBE2BDE"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6</w:t>
            </w:r>
          </w:p>
        </w:tc>
        <w:tc>
          <w:tcPr>
            <w:tcW w:w="1776" w:type="dxa"/>
            <w:noWrap/>
            <w:hideMark/>
          </w:tcPr>
          <w:p w14:paraId="16A5B3D3"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3.223 ± 0.019</w:t>
            </w:r>
          </w:p>
        </w:tc>
        <w:tc>
          <w:tcPr>
            <w:tcW w:w="2332" w:type="dxa"/>
            <w:noWrap/>
            <w:hideMark/>
          </w:tcPr>
          <w:p w14:paraId="6DF066C3"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0607 ± 0.0012</w:t>
            </w:r>
          </w:p>
        </w:tc>
      </w:tr>
    </w:tbl>
    <w:p w14:paraId="77D3CB8D" w14:textId="77777777" w:rsidR="001F6163" w:rsidRDefault="001F6163" w:rsidP="007912EA"/>
    <w:p w14:paraId="3508500C" w14:textId="40836E10" w:rsidR="007912EA" w:rsidRDefault="007912EA" w:rsidP="007912EA">
      <w:r>
        <w:t>Table 2: The centroid positions and integrated pre-edge intensities as calculated by the fitting procedure is given for each glass compound.  Quantification of Fe</w:t>
      </w:r>
      <w:r>
        <w:rPr>
          <w:vertAlign w:val="superscript"/>
        </w:rPr>
        <w:t>3+</w:t>
      </w:r>
      <w:r>
        <w:t>/</w:t>
      </w:r>
      <w:r>
        <w:rPr>
          <w:rFonts w:cstheme="minorHAnsi"/>
        </w:rPr>
        <w:t>∑</w:t>
      </w:r>
      <w:r>
        <w:t>Fe was performed according to the calibration curves provided by Wilke et al.</w:t>
      </w:r>
      <w:r>
        <w:fldChar w:fldCharType="begin"/>
      </w:r>
      <w:r w:rsidR="00E557E5">
        <w:instrText xml:space="preserve"> ADDIN EN.CITE &lt;EndNote&gt;&lt;Cite&gt;&lt;Author&gt;Wilke&lt;/Author&gt;&lt;Year&gt;2005&lt;/Year&gt;&lt;RecNum&gt;1143&lt;/RecNum&gt;&lt;DisplayText&gt;[22]&lt;/DisplayText&gt;&lt;record&gt;&lt;rec-number&gt;1143&lt;/rec-number&gt;&lt;foreign-keys&gt;&lt;key app="EN" db-id="0r0ravrt2wt9waeftz05dzf8t5e929ftere0" timestamp="1585327865"&gt;1143&lt;/key&gt;&lt;/foreign-keys&gt;&lt;ref-type name="Journal Article"&gt;17&lt;/ref-type&gt;&lt;contributors&gt;&lt;authors&gt;&lt;author&gt;Wilke, Max&lt;/author&gt;&lt;author&gt;Partzsch, Georg M.&lt;/author&gt;&lt;author&gt;Bernhardt, Ralf&lt;/author&gt;&lt;author&gt;Lattard, Dominique&lt;/author&gt;&lt;/authors&gt;&lt;/contributors&gt;&lt;titles&gt;&lt;title&gt;Determination of the iron oxidation state in basaltic glasses using XANES at the K-edge&lt;/title&gt;&lt;secondary-title&gt;Chemical Geology&lt;/secondary-title&gt;&lt;/titles&gt;&lt;periodical&gt;&lt;full-title&gt;Chemical Geology&lt;/full-title&gt;&lt;/periodical&gt;&lt;pages&gt;143-161&lt;/pages&gt;&lt;volume&gt;220&lt;/volume&gt;&lt;number&gt;1&lt;/number&gt;&lt;keywords&gt;&lt;keyword&gt;Fe oxidation state&lt;/keyword&gt;&lt;keyword&gt;XANES&lt;/keyword&gt;&lt;keyword&gt;Mössbauer spectroscopy&lt;/keyword&gt;&lt;/keywords&gt;&lt;dates&gt;&lt;year&gt;2005&lt;/year&gt;&lt;pub-dates&gt;&lt;date&gt;2005/07/12/&lt;/date&gt;&lt;/pub-dates&gt;&lt;/dates&gt;&lt;isbn&gt;0009-2541&lt;/isbn&gt;&lt;urls&gt;&lt;related-urls&gt;&lt;url&gt;http://www.sciencedirect.com/science/article/pii/S000925410500121X&lt;/url&gt;&lt;/related-urls&gt;&lt;/urls&gt;&lt;electronic-resource-num&gt;https://doi.org/10.1016/j.chemgeo.2005.03.004&lt;/electronic-resource-num&gt;&lt;/record&gt;&lt;/Cite&gt;&lt;/EndNote&gt;</w:instrText>
      </w:r>
      <w:r>
        <w:fldChar w:fldCharType="separate"/>
      </w:r>
      <w:r w:rsidR="00E557E5">
        <w:rPr>
          <w:noProof/>
        </w:rPr>
        <w:t>[22]</w:t>
      </w:r>
      <w:r>
        <w:fldChar w:fldCharType="end"/>
      </w:r>
      <w:r>
        <w:t xml:space="preserve">  and </w:t>
      </w:r>
      <w:proofErr w:type="spellStart"/>
      <w:r>
        <w:t>Knipping</w:t>
      </w:r>
      <w:proofErr w:type="spellEnd"/>
      <w:r>
        <w:t xml:space="preserve"> et al.</w:t>
      </w:r>
      <w:r>
        <w:fldChar w:fldCharType="begin"/>
      </w:r>
      <w:r w:rsidR="002F4165">
        <w:instrText xml:space="preserve"> ADDIN EN.CITE &lt;EndNote&gt;&lt;Cite&gt;&lt;Author&gt;Knipping&lt;/Author&gt;&lt;Year&gt;2015&lt;/Year&gt;&lt;RecNum&gt;1283&lt;/RecNum&gt;&lt;DisplayText&gt;[76]&lt;/DisplayText&gt;&lt;record&gt;&lt;rec-number&gt;1283&lt;/rec-number&gt;&lt;foreign-keys&gt;&lt;key app="EN" db-id="0r0ravrt2wt9waeftz05dzf8t5e929ftere0" timestamp="1607438067"&gt;1283&lt;/key&gt;&lt;/foreign-keys&gt;&lt;ref-type name="Journal Article"&gt;17&lt;/ref-type&gt;&lt;contributors&gt;&lt;authors&gt;&lt;author&gt;Knipping, Jaayke L.&lt;/author&gt;&lt;author&gt;Behrens, Harald&lt;/author&gt;&lt;author&gt;Wilke, Max&lt;/author&gt;&lt;author&gt;Göttlicher, Jörg&lt;/author&gt;&lt;author&gt;Stabile, Paola&lt;/author&gt;&lt;/authors&gt;&lt;/contributors&gt;&lt;titles&gt;&lt;title&gt;Effect of oxygen fugacity on the coordination and oxidation state of iron in alkali bearing silicate melts&lt;/title&gt;&lt;secondary-title&gt;Chemical Geology&lt;/secondary-title&gt;&lt;/titles&gt;&lt;periodical&gt;&lt;full-title&gt;Chemical Geology&lt;/full-title&gt;&lt;/periodical&gt;&lt;pages&gt;143-154&lt;/pages&gt;&lt;volume&gt;411&lt;/volume&gt;&lt;keywords&gt;&lt;keyword&gt;Fe-oxidation state&lt;/keyword&gt;&lt;keyword&gt;Optical spectroscopy&lt;/keyword&gt;&lt;keyword&gt;XANES&lt;/keyword&gt;&lt;keyword&gt;Alkali silicate glasses&lt;/keyword&gt;&lt;keyword&gt;Fe-coordination&lt;/keyword&gt;&lt;keyword&gt;Oxygen fugacity&lt;/keyword&gt;&lt;/keywords&gt;&lt;dates&gt;&lt;year&gt;2015&lt;/year&gt;&lt;pub-dates&gt;&lt;date&gt;2015/09/14/&lt;/date&gt;&lt;/pub-dates&gt;&lt;/dates&gt;&lt;isbn&gt;0009-2541&lt;/isbn&gt;&lt;urls&gt;&lt;related-urls&gt;&lt;url&gt;http://www.sciencedirect.com/science/article/pii/S000925411500323X&lt;/url&gt;&lt;/related-urls&gt;&lt;/urls&gt;&lt;electronic-resource-num&gt;https://doi.org/10.1016/j.chemgeo.2015.07.004&lt;/electronic-resource-num&gt;&lt;/record&gt;&lt;/Cite&gt;&lt;/EndNote&gt;</w:instrText>
      </w:r>
      <w:r>
        <w:fldChar w:fldCharType="separate"/>
      </w:r>
      <w:r w:rsidR="002F4165">
        <w:rPr>
          <w:noProof/>
        </w:rPr>
        <w:t>[76]</w:t>
      </w:r>
      <w:r>
        <w:fldChar w:fldCharType="end"/>
      </w:r>
      <w:r>
        <w:t xml:space="preserve">  </w:t>
      </w:r>
      <w:r w:rsidRPr="00404994">
        <w:t>These are compared to values</w:t>
      </w:r>
      <w:r w:rsidR="00A829EC" w:rsidRPr="00404994">
        <w:t xml:space="preserve"> from</w:t>
      </w:r>
      <w:r w:rsidRPr="00404994">
        <w:t xml:space="preserve"> wet chemical redox </w:t>
      </w:r>
      <w:r w:rsidR="00516CC6" w:rsidRPr="00404994">
        <w:t>titrations</w:t>
      </w:r>
      <w:r w:rsidR="00A829EC" w:rsidRPr="00404994">
        <w:t xml:space="preserve"> provided in correspondence with the issuing institution</w:t>
      </w:r>
      <w:r w:rsidRPr="00404994">
        <w:t>.</w:t>
      </w:r>
      <w:r>
        <w:t xml:space="preserve">  </w:t>
      </w:r>
    </w:p>
    <w:tbl>
      <w:tblPr>
        <w:tblStyle w:val="GridTable1Light"/>
        <w:tblW w:w="9875" w:type="dxa"/>
        <w:tblLook w:val="04A0" w:firstRow="1" w:lastRow="0" w:firstColumn="1" w:lastColumn="0" w:noHBand="0" w:noVBand="1"/>
      </w:tblPr>
      <w:tblGrid>
        <w:gridCol w:w="1075"/>
        <w:gridCol w:w="1477"/>
        <w:gridCol w:w="1710"/>
        <w:gridCol w:w="1769"/>
        <w:gridCol w:w="2101"/>
        <w:gridCol w:w="1743"/>
      </w:tblGrid>
      <w:tr w:rsidR="001F6163" w:rsidRPr="001F6163" w14:paraId="23E3E440" w14:textId="77777777" w:rsidTr="006473C9">
        <w:trPr>
          <w:cnfStyle w:val="100000000000" w:firstRow="1" w:lastRow="0" w:firstColumn="0" w:lastColumn="0" w:oddVBand="0" w:evenVBand="0" w:oddHBand="0" w:evenHBand="0" w:firstRowFirstColumn="0" w:firstRowLastColumn="0" w:lastRowFirstColumn="0" w:lastRowLastColumn="0"/>
          <w:trHeight w:val="671"/>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10891B2A" w14:textId="19CBB715" w:rsidR="001F6163" w:rsidRPr="001F6163" w:rsidRDefault="00130506" w:rsidP="001F6163">
            <w:pPr>
              <w:jc w:val="center"/>
              <w:rPr>
                <w:rFonts w:ascii="Calibri" w:eastAsia="Times New Roman" w:hAnsi="Calibri" w:cs="Calibri"/>
                <w:color w:val="000000"/>
              </w:rPr>
            </w:pPr>
            <w:r>
              <w:rPr>
                <w:rFonts w:ascii="Calibri" w:eastAsia="Times New Roman" w:hAnsi="Calibri" w:cs="Calibri"/>
                <w:color w:val="000000"/>
              </w:rPr>
              <w:t>Sample</w:t>
            </w:r>
          </w:p>
        </w:tc>
        <w:tc>
          <w:tcPr>
            <w:tcW w:w="1477" w:type="dxa"/>
            <w:vAlign w:val="center"/>
            <w:hideMark/>
          </w:tcPr>
          <w:p w14:paraId="76E3D560" w14:textId="77777777"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Centroid Position (eV)</w:t>
            </w:r>
          </w:p>
        </w:tc>
        <w:tc>
          <w:tcPr>
            <w:tcW w:w="1710" w:type="dxa"/>
            <w:vAlign w:val="center"/>
            <w:hideMark/>
          </w:tcPr>
          <w:p w14:paraId="1D7DA9C8" w14:textId="77777777"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Integrated Pre-Edge Intensity</w:t>
            </w:r>
          </w:p>
        </w:tc>
        <w:tc>
          <w:tcPr>
            <w:tcW w:w="1769" w:type="dxa"/>
            <w:vAlign w:val="center"/>
            <w:hideMark/>
          </w:tcPr>
          <w:p w14:paraId="78E71254" w14:textId="2CABAEB9"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Fe</w:t>
            </w:r>
            <w:r w:rsidRPr="001F6163">
              <w:rPr>
                <w:rFonts w:ascii="Calibri" w:eastAsia="Times New Roman" w:hAnsi="Calibri" w:cs="Calibri"/>
                <w:color w:val="000000"/>
                <w:vertAlign w:val="superscript"/>
              </w:rPr>
              <w:t>3+</w:t>
            </w:r>
            <w:r w:rsidRPr="001F6163">
              <w:rPr>
                <w:rFonts w:ascii="Calibri" w:eastAsia="Times New Roman" w:hAnsi="Calibri" w:cs="Calibri"/>
                <w:color w:val="000000"/>
              </w:rPr>
              <w:t xml:space="preserve">/∑Fe (%) </w:t>
            </w:r>
            <w:r>
              <w:rPr>
                <w:rFonts w:ascii="Calibri" w:eastAsia="Times New Roman" w:hAnsi="Calibri" w:cs="Calibri"/>
                <w:color w:val="000000"/>
              </w:rPr>
              <w:t>[Wilke et al.]</w:t>
            </w:r>
            <w:r w:rsidR="00A829EC">
              <w:rPr>
                <w:rFonts w:ascii="Calibri" w:eastAsia="Times New Roman" w:hAnsi="Calibri" w:cs="Calibri"/>
                <w:color w:val="000000"/>
              </w:rPr>
              <w:fldChar w:fldCharType="begin"/>
            </w:r>
            <w:r w:rsidR="00E557E5">
              <w:rPr>
                <w:rFonts w:ascii="Calibri" w:eastAsia="Times New Roman" w:hAnsi="Calibri" w:cs="Calibri"/>
                <w:color w:val="000000"/>
              </w:rPr>
              <w:instrText xml:space="preserve"> ADDIN EN.CITE &lt;EndNote&gt;&lt;Cite&gt;&lt;Author&gt;Wilke&lt;/Author&gt;&lt;Year&gt;2005&lt;/Year&gt;&lt;RecNum&gt;1143&lt;/RecNum&gt;&lt;DisplayText&gt;[22]&lt;/DisplayText&gt;&lt;record&gt;&lt;rec-number&gt;1143&lt;/rec-number&gt;&lt;foreign-keys&gt;&lt;key app="EN" db-id="0r0ravrt2wt9waeftz05dzf8t5e929ftere0" timestamp="1585327865"&gt;1143&lt;/key&gt;&lt;/foreign-keys&gt;&lt;ref-type name="Journal Article"&gt;17&lt;/ref-type&gt;&lt;contributors&gt;&lt;authors&gt;&lt;author&gt;Wilke, Max&lt;/author&gt;&lt;author&gt;Partzsch, Georg M.&lt;/author&gt;&lt;author&gt;Bernhardt, Ralf&lt;/author&gt;&lt;author&gt;Lattard, Dominique&lt;/author&gt;&lt;/authors&gt;&lt;/contributors&gt;&lt;titles&gt;&lt;title&gt;Determination of the iron oxidation state in basaltic glasses using XANES at the K-edge&lt;/title&gt;&lt;secondary-title&gt;Chemical Geology&lt;/secondary-title&gt;&lt;/titles&gt;&lt;periodical&gt;&lt;full-title&gt;Chemical Geology&lt;/full-title&gt;&lt;/periodical&gt;&lt;pages&gt;143-161&lt;/pages&gt;&lt;volume&gt;220&lt;/volume&gt;&lt;number&gt;1&lt;/number&gt;&lt;keywords&gt;&lt;keyword&gt;Fe oxidation state&lt;/keyword&gt;&lt;keyword&gt;XANES&lt;/keyword&gt;&lt;keyword&gt;Mössbauer spectroscopy&lt;/keyword&gt;&lt;/keywords&gt;&lt;dates&gt;&lt;year&gt;2005&lt;/year&gt;&lt;pub-dates&gt;&lt;date&gt;2005/07/12/&lt;/date&gt;&lt;/pub-dates&gt;&lt;/dates&gt;&lt;isbn&gt;0009-2541&lt;/isbn&gt;&lt;urls&gt;&lt;related-urls&gt;&lt;url&gt;http://www.sciencedirect.com/science/article/pii/S000925410500121X&lt;/url&gt;&lt;/related-urls&gt;&lt;/urls&gt;&lt;electronic-resource-num&gt;https://doi.org/10.1016/j.chemgeo.2005.03.004&lt;/electronic-resource-num&gt;&lt;/record&gt;&lt;/Cite&gt;&lt;/EndNote&gt;</w:instrText>
            </w:r>
            <w:r w:rsidR="00A829EC">
              <w:rPr>
                <w:rFonts w:ascii="Calibri" w:eastAsia="Times New Roman" w:hAnsi="Calibri" w:cs="Calibri"/>
                <w:color w:val="000000"/>
              </w:rPr>
              <w:fldChar w:fldCharType="separate"/>
            </w:r>
            <w:r w:rsidR="00E557E5">
              <w:rPr>
                <w:rFonts w:ascii="Calibri" w:eastAsia="Times New Roman" w:hAnsi="Calibri" w:cs="Calibri"/>
                <w:noProof/>
                <w:color w:val="000000"/>
              </w:rPr>
              <w:t>[22]</w:t>
            </w:r>
            <w:r w:rsidR="00A829EC">
              <w:rPr>
                <w:rFonts w:ascii="Calibri" w:eastAsia="Times New Roman" w:hAnsi="Calibri" w:cs="Calibri"/>
                <w:color w:val="000000"/>
              </w:rPr>
              <w:fldChar w:fldCharType="end"/>
            </w:r>
          </w:p>
        </w:tc>
        <w:tc>
          <w:tcPr>
            <w:tcW w:w="2101" w:type="dxa"/>
            <w:vAlign w:val="center"/>
            <w:hideMark/>
          </w:tcPr>
          <w:p w14:paraId="53B714F4" w14:textId="67AE5E56"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1F6163">
              <w:rPr>
                <w:rFonts w:ascii="Calibri" w:eastAsia="Times New Roman" w:hAnsi="Calibri" w:cs="Calibri"/>
                <w:color w:val="000000"/>
              </w:rPr>
              <w:t>Fe</w:t>
            </w:r>
            <w:r w:rsidRPr="001F6163">
              <w:rPr>
                <w:rFonts w:ascii="Calibri" w:eastAsia="Times New Roman" w:hAnsi="Calibri" w:cs="Calibri"/>
                <w:color w:val="000000"/>
                <w:vertAlign w:val="superscript"/>
              </w:rPr>
              <w:t>3+</w:t>
            </w:r>
            <w:r w:rsidRPr="001F6163">
              <w:rPr>
                <w:rFonts w:ascii="Calibri" w:eastAsia="Times New Roman" w:hAnsi="Calibri" w:cs="Calibri"/>
                <w:color w:val="000000"/>
              </w:rPr>
              <w:t>/∑Fe (%)</w:t>
            </w:r>
            <w:r>
              <w:rPr>
                <w:rFonts w:ascii="Calibri" w:eastAsia="Times New Roman" w:hAnsi="Calibri" w:cs="Calibri"/>
                <w:color w:val="000000"/>
              </w:rPr>
              <w:t xml:space="preserve"> [</w:t>
            </w:r>
            <w:proofErr w:type="spellStart"/>
            <w:r>
              <w:rPr>
                <w:rFonts w:ascii="Calibri" w:eastAsia="Times New Roman" w:hAnsi="Calibri" w:cs="Calibri"/>
                <w:color w:val="000000"/>
              </w:rPr>
              <w:t>Knipping</w:t>
            </w:r>
            <w:proofErr w:type="spellEnd"/>
            <w:r>
              <w:rPr>
                <w:rFonts w:ascii="Calibri" w:eastAsia="Times New Roman" w:hAnsi="Calibri" w:cs="Calibri"/>
                <w:color w:val="000000"/>
              </w:rPr>
              <w:t xml:space="preserve"> et al.]</w:t>
            </w:r>
            <w:r w:rsidR="00A829EC">
              <w:rPr>
                <w:rFonts w:ascii="Calibri" w:eastAsia="Times New Roman" w:hAnsi="Calibri" w:cs="Calibri"/>
                <w:color w:val="000000"/>
              </w:rPr>
              <w:fldChar w:fldCharType="begin"/>
            </w:r>
            <w:r w:rsidR="002F4165">
              <w:rPr>
                <w:rFonts w:ascii="Calibri" w:eastAsia="Times New Roman" w:hAnsi="Calibri" w:cs="Calibri"/>
                <w:color w:val="000000"/>
              </w:rPr>
              <w:instrText xml:space="preserve"> ADDIN EN.CITE &lt;EndNote&gt;&lt;Cite&gt;&lt;Author&gt;Knipping&lt;/Author&gt;&lt;Year&gt;2015&lt;/Year&gt;&lt;RecNum&gt;1283&lt;/RecNum&gt;&lt;DisplayText&gt;[76]&lt;/DisplayText&gt;&lt;record&gt;&lt;rec-number&gt;1283&lt;/rec-number&gt;&lt;foreign-keys&gt;&lt;key app="EN" db-id="0r0ravrt2wt9waeftz05dzf8t5e929ftere0" timestamp="1607438067"&gt;1283&lt;/key&gt;&lt;/foreign-keys&gt;&lt;ref-type name="Journal Article"&gt;17&lt;/ref-type&gt;&lt;contributors&gt;&lt;authors&gt;&lt;author&gt;Knipping, Jaayke L.&lt;/author&gt;&lt;author&gt;Behrens, Harald&lt;/author&gt;&lt;author&gt;Wilke, Max&lt;/author&gt;&lt;author&gt;Göttlicher, Jörg&lt;/author&gt;&lt;author&gt;Stabile, Paola&lt;/author&gt;&lt;/authors&gt;&lt;/contributors&gt;&lt;titles&gt;&lt;title&gt;Effect of oxygen fugacity on the coordination and oxidation state of iron in alkali bearing silicate melts&lt;/title&gt;&lt;secondary-title&gt;Chemical Geology&lt;/secondary-title&gt;&lt;/titles&gt;&lt;periodical&gt;&lt;full-title&gt;Chemical Geology&lt;/full-title&gt;&lt;/periodical&gt;&lt;pages&gt;143-154&lt;/pages&gt;&lt;volume&gt;411&lt;/volume&gt;&lt;keywords&gt;&lt;keyword&gt;Fe-oxidation state&lt;/keyword&gt;&lt;keyword&gt;Optical spectroscopy&lt;/keyword&gt;&lt;keyword&gt;XANES&lt;/keyword&gt;&lt;keyword&gt;Alkali silicate glasses&lt;/keyword&gt;&lt;keyword&gt;Fe-coordination&lt;/keyword&gt;&lt;keyword&gt;Oxygen fugacity&lt;/keyword&gt;&lt;/keywords&gt;&lt;dates&gt;&lt;year&gt;2015&lt;/year&gt;&lt;pub-dates&gt;&lt;date&gt;2015/09/14/&lt;/date&gt;&lt;/pub-dates&gt;&lt;/dates&gt;&lt;isbn&gt;0009-2541&lt;/isbn&gt;&lt;urls&gt;&lt;related-urls&gt;&lt;url&gt;http://www.sciencedirect.com/science/article/pii/S000925411500323X&lt;/url&gt;&lt;/related-urls&gt;&lt;/urls&gt;&lt;electronic-resource-num&gt;https://doi.org/10.1016/j.chemgeo.2015.07.004&lt;/electronic-resource-num&gt;&lt;/record&gt;&lt;/Cite&gt;&lt;/EndNote&gt;</w:instrText>
            </w:r>
            <w:r w:rsidR="00A829EC">
              <w:rPr>
                <w:rFonts w:ascii="Calibri" w:eastAsia="Times New Roman" w:hAnsi="Calibri" w:cs="Calibri"/>
                <w:color w:val="000000"/>
              </w:rPr>
              <w:fldChar w:fldCharType="separate"/>
            </w:r>
            <w:r w:rsidR="002F4165">
              <w:rPr>
                <w:rFonts w:ascii="Calibri" w:eastAsia="Times New Roman" w:hAnsi="Calibri" w:cs="Calibri"/>
                <w:noProof/>
                <w:color w:val="000000"/>
              </w:rPr>
              <w:t>[76]</w:t>
            </w:r>
            <w:r w:rsidR="00A829EC">
              <w:rPr>
                <w:rFonts w:ascii="Calibri" w:eastAsia="Times New Roman" w:hAnsi="Calibri" w:cs="Calibri"/>
                <w:color w:val="000000"/>
              </w:rPr>
              <w:fldChar w:fldCharType="end"/>
            </w:r>
          </w:p>
        </w:tc>
        <w:tc>
          <w:tcPr>
            <w:tcW w:w="1743" w:type="dxa"/>
            <w:vAlign w:val="center"/>
            <w:hideMark/>
          </w:tcPr>
          <w:p w14:paraId="31ABB8F9" w14:textId="673744C8" w:rsidR="001F6163" w:rsidRPr="001F6163" w:rsidRDefault="001F6163" w:rsidP="001F61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Fe</w:t>
            </w:r>
            <w:r w:rsidRPr="001F6163">
              <w:rPr>
                <w:rFonts w:ascii="Calibri" w:eastAsia="Times New Roman" w:hAnsi="Calibri" w:cs="Calibri"/>
                <w:color w:val="000000"/>
                <w:vertAlign w:val="superscript"/>
              </w:rPr>
              <w:t>3+</w:t>
            </w:r>
            <w:r w:rsidRPr="001F6163">
              <w:rPr>
                <w:rFonts w:ascii="Calibri" w:eastAsia="Times New Roman" w:hAnsi="Calibri" w:cs="Calibri"/>
                <w:color w:val="000000"/>
              </w:rPr>
              <w:t xml:space="preserve">/∑Fe (%) </w:t>
            </w:r>
            <w:r w:rsidR="00A829EC">
              <w:rPr>
                <w:rFonts w:ascii="Calibri" w:eastAsia="Times New Roman" w:hAnsi="Calibri" w:cs="Calibri"/>
                <w:color w:val="000000"/>
              </w:rPr>
              <w:t>Redox Titration</w:t>
            </w:r>
          </w:p>
        </w:tc>
      </w:tr>
      <w:tr w:rsidR="001F6163" w:rsidRPr="001F6163" w14:paraId="4358C768" w14:textId="77777777" w:rsidTr="006473C9">
        <w:trPr>
          <w:trHeight w:val="327"/>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78B84323"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BCR2</w:t>
            </w:r>
          </w:p>
        </w:tc>
        <w:tc>
          <w:tcPr>
            <w:tcW w:w="1477" w:type="dxa"/>
            <w:noWrap/>
            <w:vAlign w:val="center"/>
            <w:hideMark/>
          </w:tcPr>
          <w:p w14:paraId="4FF49864"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2.23 ± 0.02</w:t>
            </w:r>
          </w:p>
        </w:tc>
        <w:tc>
          <w:tcPr>
            <w:tcW w:w="1710" w:type="dxa"/>
            <w:noWrap/>
            <w:vAlign w:val="center"/>
            <w:hideMark/>
          </w:tcPr>
          <w:p w14:paraId="758705C6"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0830 ± 0.0016</w:t>
            </w:r>
          </w:p>
        </w:tc>
        <w:tc>
          <w:tcPr>
            <w:tcW w:w="1769" w:type="dxa"/>
            <w:noWrap/>
            <w:vAlign w:val="center"/>
            <w:hideMark/>
          </w:tcPr>
          <w:p w14:paraId="57F567C7" w14:textId="791502F8"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25 ± 4</w:t>
            </w:r>
            <w:r w:rsidR="00EC433D">
              <w:rPr>
                <w:rFonts w:ascii="Calibri" w:eastAsia="Times New Roman" w:hAnsi="Calibri" w:cs="Calibri"/>
                <w:color w:val="000000"/>
              </w:rPr>
              <w:t>*</w:t>
            </w:r>
          </w:p>
        </w:tc>
        <w:tc>
          <w:tcPr>
            <w:tcW w:w="2101" w:type="dxa"/>
            <w:noWrap/>
            <w:vAlign w:val="center"/>
            <w:hideMark/>
          </w:tcPr>
          <w:p w14:paraId="7C9B1807"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34 ± 6</w:t>
            </w:r>
          </w:p>
        </w:tc>
        <w:tc>
          <w:tcPr>
            <w:tcW w:w="1743" w:type="dxa"/>
            <w:noWrap/>
            <w:vAlign w:val="center"/>
            <w:hideMark/>
          </w:tcPr>
          <w:p w14:paraId="64F5C378"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15.2</w:t>
            </w:r>
          </w:p>
        </w:tc>
      </w:tr>
      <w:tr w:rsidR="001F6163" w:rsidRPr="001F6163" w14:paraId="49F7BFD4" w14:textId="77777777" w:rsidTr="006473C9">
        <w:trPr>
          <w:trHeight w:val="327"/>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3FE6C170"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BIR1a</w:t>
            </w:r>
          </w:p>
        </w:tc>
        <w:tc>
          <w:tcPr>
            <w:tcW w:w="1477" w:type="dxa"/>
            <w:noWrap/>
            <w:vAlign w:val="center"/>
            <w:hideMark/>
          </w:tcPr>
          <w:p w14:paraId="1297CBAB"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2.304 ± 0.017</w:t>
            </w:r>
          </w:p>
        </w:tc>
        <w:tc>
          <w:tcPr>
            <w:tcW w:w="1710" w:type="dxa"/>
            <w:noWrap/>
            <w:vAlign w:val="center"/>
            <w:hideMark/>
          </w:tcPr>
          <w:p w14:paraId="646D1AC3"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0864 ± 0.0011</w:t>
            </w:r>
          </w:p>
        </w:tc>
        <w:tc>
          <w:tcPr>
            <w:tcW w:w="1769" w:type="dxa"/>
            <w:noWrap/>
            <w:vAlign w:val="center"/>
            <w:hideMark/>
          </w:tcPr>
          <w:p w14:paraId="48A89B28" w14:textId="361FE8DE"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29 ± 4</w:t>
            </w:r>
            <w:r w:rsidR="00EC433D">
              <w:rPr>
                <w:rFonts w:ascii="Calibri" w:eastAsia="Times New Roman" w:hAnsi="Calibri" w:cs="Calibri"/>
                <w:color w:val="000000"/>
              </w:rPr>
              <w:t>*</w:t>
            </w:r>
          </w:p>
        </w:tc>
        <w:tc>
          <w:tcPr>
            <w:tcW w:w="2101" w:type="dxa"/>
            <w:noWrap/>
            <w:vAlign w:val="center"/>
            <w:hideMark/>
          </w:tcPr>
          <w:p w14:paraId="07553217"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39 ± 6</w:t>
            </w:r>
          </w:p>
        </w:tc>
        <w:tc>
          <w:tcPr>
            <w:tcW w:w="1743" w:type="dxa"/>
            <w:noWrap/>
            <w:vAlign w:val="center"/>
            <w:hideMark/>
          </w:tcPr>
          <w:p w14:paraId="6A6F46B0"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19.3</w:t>
            </w:r>
          </w:p>
        </w:tc>
      </w:tr>
      <w:tr w:rsidR="001F6163" w:rsidRPr="001F6163" w14:paraId="3CA1A658" w14:textId="77777777" w:rsidTr="006473C9">
        <w:trPr>
          <w:trHeight w:val="327"/>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40870574"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ASTM 0.5%</w:t>
            </w:r>
          </w:p>
        </w:tc>
        <w:tc>
          <w:tcPr>
            <w:tcW w:w="1477" w:type="dxa"/>
            <w:noWrap/>
            <w:vAlign w:val="center"/>
            <w:hideMark/>
          </w:tcPr>
          <w:p w14:paraId="16E8FA07"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2.793 ± 0.016</w:t>
            </w:r>
          </w:p>
        </w:tc>
        <w:tc>
          <w:tcPr>
            <w:tcW w:w="1710" w:type="dxa"/>
            <w:noWrap/>
            <w:vAlign w:val="center"/>
            <w:hideMark/>
          </w:tcPr>
          <w:p w14:paraId="02CC8B94"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1782 ± 0.0019</w:t>
            </w:r>
          </w:p>
        </w:tc>
        <w:tc>
          <w:tcPr>
            <w:tcW w:w="1769" w:type="dxa"/>
            <w:noWrap/>
            <w:vAlign w:val="center"/>
            <w:hideMark/>
          </w:tcPr>
          <w:p w14:paraId="7C13669B"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58 ± 7</w:t>
            </w:r>
          </w:p>
        </w:tc>
        <w:tc>
          <w:tcPr>
            <w:tcW w:w="2101" w:type="dxa"/>
            <w:noWrap/>
            <w:vAlign w:val="center"/>
            <w:hideMark/>
          </w:tcPr>
          <w:p w14:paraId="0F545135" w14:textId="01356166"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4 ± 7</w:t>
            </w:r>
            <w:r w:rsidR="00EC433D">
              <w:rPr>
                <w:rFonts w:ascii="Calibri" w:eastAsia="Times New Roman" w:hAnsi="Calibri" w:cs="Calibri"/>
                <w:color w:val="000000"/>
              </w:rPr>
              <w:t>*</w:t>
            </w:r>
          </w:p>
        </w:tc>
        <w:tc>
          <w:tcPr>
            <w:tcW w:w="1743" w:type="dxa"/>
            <w:noWrap/>
            <w:vAlign w:val="center"/>
            <w:hideMark/>
          </w:tcPr>
          <w:p w14:paraId="30BC2344"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w:t>
            </w:r>
          </w:p>
        </w:tc>
      </w:tr>
      <w:tr w:rsidR="001F6163" w:rsidRPr="001F6163" w14:paraId="5734BFDF" w14:textId="77777777" w:rsidTr="006473C9">
        <w:trPr>
          <w:trHeight w:val="327"/>
        </w:trPr>
        <w:tc>
          <w:tcPr>
            <w:cnfStyle w:val="001000000000" w:firstRow="0" w:lastRow="0" w:firstColumn="1" w:lastColumn="0" w:oddVBand="0" w:evenVBand="0" w:oddHBand="0" w:evenHBand="0" w:firstRowFirstColumn="0" w:firstRowLastColumn="0" w:lastRowFirstColumn="0" w:lastRowLastColumn="0"/>
            <w:tcW w:w="1075" w:type="dxa"/>
            <w:noWrap/>
            <w:vAlign w:val="center"/>
            <w:hideMark/>
          </w:tcPr>
          <w:p w14:paraId="2077521E" w14:textId="77777777" w:rsidR="001F6163" w:rsidRPr="001F6163" w:rsidRDefault="001F6163" w:rsidP="001F6163">
            <w:pPr>
              <w:jc w:val="center"/>
              <w:rPr>
                <w:rFonts w:ascii="Calibri" w:eastAsia="Times New Roman" w:hAnsi="Calibri" w:cs="Calibri"/>
                <w:color w:val="000000"/>
              </w:rPr>
            </w:pPr>
            <w:r w:rsidRPr="001F6163">
              <w:rPr>
                <w:rFonts w:ascii="Calibri" w:eastAsia="Times New Roman" w:hAnsi="Calibri" w:cs="Calibri"/>
                <w:color w:val="000000"/>
              </w:rPr>
              <w:t>ASTM 1.5%</w:t>
            </w:r>
          </w:p>
        </w:tc>
        <w:tc>
          <w:tcPr>
            <w:tcW w:w="1477" w:type="dxa"/>
            <w:noWrap/>
            <w:vAlign w:val="center"/>
            <w:hideMark/>
          </w:tcPr>
          <w:p w14:paraId="1C95FBB4"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112.757 ± 0.018</w:t>
            </w:r>
          </w:p>
        </w:tc>
        <w:tc>
          <w:tcPr>
            <w:tcW w:w="1710" w:type="dxa"/>
            <w:noWrap/>
            <w:vAlign w:val="center"/>
            <w:hideMark/>
          </w:tcPr>
          <w:p w14:paraId="40E5E1B6" w14:textId="4E56A73D"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0.18</w:t>
            </w:r>
            <w:r w:rsidR="00DD3128">
              <w:rPr>
                <w:rFonts w:ascii="Calibri" w:eastAsia="Times New Roman" w:hAnsi="Calibri" w:cs="Calibri"/>
                <w:color w:val="000000"/>
              </w:rPr>
              <w:t>2</w:t>
            </w:r>
            <w:r w:rsidRPr="001F6163">
              <w:rPr>
                <w:rFonts w:ascii="Calibri" w:eastAsia="Times New Roman" w:hAnsi="Calibri" w:cs="Calibri"/>
                <w:color w:val="000000"/>
              </w:rPr>
              <w:t xml:space="preserve"> ± 0.002</w:t>
            </w:r>
          </w:p>
        </w:tc>
        <w:tc>
          <w:tcPr>
            <w:tcW w:w="1769" w:type="dxa"/>
            <w:noWrap/>
            <w:vAlign w:val="center"/>
            <w:hideMark/>
          </w:tcPr>
          <w:p w14:paraId="4E10DB3B"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56 ± 7</w:t>
            </w:r>
          </w:p>
        </w:tc>
        <w:tc>
          <w:tcPr>
            <w:tcW w:w="2101" w:type="dxa"/>
            <w:noWrap/>
            <w:vAlign w:val="center"/>
            <w:hideMark/>
          </w:tcPr>
          <w:p w14:paraId="77B757A6" w14:textId="77E623E0"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72 ± 7</w:t>
            </w:r>
            <w:r w:rsidR="00EC433D">
              <w:rPr>
                <w:rFonts w:ascii="Calibri" w:eastAsia="Times New Roman" w:hAnsi="Calibri" w:cs="Calibri"/>
                <w:color w:val="000000"/>
              </w:rPr>
              <w:t>*</w:t>
            </w:r>
          </w:p>
        </w:tc>
        <w:tc>
          <w:tcPr>
            <w:tcW w:w="1743" w:type="dxa"/>
            <w:noWrap/>
            <w:vAlign w:val="center"/>
            <w:hideMark/>
          </w:tcPr>
          <w:p w14:paraId="4FAA66C0" w14:textId="77777777" w:rsidR="001F6163" w:rsidRPr="001F6163" w:rsidRDefault="001F6163" w:rsidP="001F616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F6163">
              <w:rPr>
                <w:rFonts w:ascii="Calibri" w:eastAsia="Times New Roman" w:hAnsi="Calibri" w:cs="Calibri"/>
                <w:color w:val="000000"/>
              </w:rPr>
              <w:t>-</w:t>
            </w:r>
          </w:p>
        </w:tc>
      </w:tr>
    </w:tbl>
    <w:p w14:paraId="7480486F" w14:textId="6CA5C6D8" w:rsidR="001F6163" w:rsidRDefault="00EC433D" w:rsidP="007912EA">
      <w:r>
        <w:t>*These XAFS results can be expected to be the most accurate as the calibration curves were developed for a glass system most closely related to the sample’s chemistry.</w:t>
      </w:r>
    </w:p>
    <w:p w14:paraId="0BD4C9E1" w14:textId="77777777" w:rsidR="00BB05FA" w:rsidRDefault="00BB05FA" w:rsidP="00741B5A"/>
    <w:p w14:paraId="399270E9" w14:textId="77777777" w:rsidR="00BB05FA" w:rsidRDefault="00BB05FA" w:rsidP="00741B5A"/>
    <w:p w14:paraId="71C01BC9" w14:textId="77777777" w:rsidR="00BB05FA" w:rsidRDefault="00BB05FA" w:rsidP="00741B5A"/>
    <w:p w14:paraId="2A150755" w14:textId="77777777" w:rsidR="00BB05FA" w:rsidRDefault="00BB05FA" w:rsidP="00741B5A"/>
    <w:p w14:paraId="0903A5EB" w14:textId="77777777" w:rsidR="00BB05FA" w:rsidRDefault="00BB05FA" w:rsidP="00741B5A"/>
    <w:p w14:paraId="75EDFD4C" w14:textId="77777777" w:rsidR="00BB05FA" w:rsidRDefault="00BB05FA" w:rsidP="00741B5A"/>
    <w:p w14:paraId="1EFA2959" w14:textId="77777777" w:rsidR="00BB05FA" w:rsidRDefault="00BB05FA" w:rsidP="00741B5A"/>
    <w:p w14:paraId="6D77CC68" w14:textId="77777777" w:rsidR="00BB05FA" w:rsidRDefault="00BB05FA" w:rsidP="00741B5A"/>
    <w:p w14:paraId="4C64A500" w14:textId="1AE599A3" w:rsidR="00741B5A" w:rsidRDefault="00741B5A" w:rsidP="00741B5A">
      <w:r w:rsidRPr="002E48E3">
        <w:lastRenderedPageBreak/>
        <w:t xml:space="preserve">Table 3: The </w:t>
      </w:r>
      <w:r w:rsidR="008D15F3" w:rsidRPr="002E48E3">
        <w:t xml:space="preserve">number of unpaired 3d electrons estimated by a </w:t>
      </w:r>
      <w:proofErr w:type="spellStart"/>
      <w:r w:rsidR="008D15F3" w:rsidRPr="002E48E3">
        <w:t>Mulliken</w:t>
      </w:r>
      <w:proofErr w:type="spellEnd"/>
      <w:r w:rsidR="008D15F3" w:rsidRPr="002E48E3">
        <w:t xml:space="preserve"> spin density analysis for a variety of systems.  The clusters with the designation (Kawai) are taken from a calculation performed by Kawai et al.</w:t>
      </w:r>
      <w:r w:rsidR="008D15F3" w:rsidRPr="002E48E3">
        <w:fldChar w:fldCharType="begin"/>
      </w:r>
      <w:r w:rsidR="002F4165">
        <w:instrText xml:space="preserve"> ADDIN EN.CITE &lt;EndNote&gt;&lt;Cite&gt;&lt;Author&gt;Kawai&lt;/Author&gt;&lt;Year&gt;1994&lt;/Year&gt;&lt;RecNum&gt;1188&lt;/RecNum&gt;&lt;DisplayText&gt;[64]&lt;/DisplayText&gt;&lt;record&gt;&lt;rec-number&gt;1188&lt;/rec-number&gt;&lt;foreign-keys&gt;&lt;key app="EN" db-id="0r0ravrt2wt9waeftz05dzf8t5e929ftere0" timestamp="1585581477"&gt;1188&lt;/key&gt;&lt;/foreign-keys&gt;&lt;ref-type name="Journal Article"&gt;17&lt;/ref-type&gt;&lt;contributors&gt;&lt;authors&gt;&lt;author&gt;Kawai, Jun&lt;/author&gt;&lt;author&gt;Suzuki, Chikashi&lt;/author&gt;&lt;author&gt;Adachi, Hirohiko&lt;/author&gt;&lt;author&gt;Konishi, Tokuzo&lt;/author&gt;&lt;author&gt;Gohshi, Yohichi&lt;/author&gt;&lt;/authors&gt;&lt;/contributors&gt;&lt;titles&gt;&lt;title&gt;Charge-transfer effect on the linewidth of Fe K\ensuremath{\alpha} x-ray fluorescence spectra&lt;/title&gt;&lt;secondary-title&gt;Physical Review B&lt;/secondary-title&gt;&lt;/titles&gt;&lt;periodical&gt;&lt;full-title&gt;Physical Review B&lt;/full-title&gt;&lt;/periodical&gt;&lt;pages&gt;11347-11354&lt;/pages&gt;&lt;volume&gt;50&lt;/volume&gt;&lt;number&gt;16&lt;/number&gt;&lt;dates&gt;&lt;year&gt;1994&lt;/year&gt;&lt;pub-dates&gt;&lt;date&gt;10/15/&lt;/date&gt;&lt;/pub-dates&gt;&lt;/dates&gt;&lt;publisher&gt;American Physical Society&lt;/publisher&gt;&lt;urls&gt;&lt;related-urls&gt;&lt;url&gt;https://link.aps.org/doi/10.1103/PhysRevB.50.11347&lt;/url&gt;&lt;/related-urls&gt;&lt;/urls&gt;&lt;electronic-resource-num&gt;10.1103/PhysRevB.50.11347&lt;/electronic-resource-num&gt;&lt;/record&gt;&lt;/Cite&gt;&lt;/EndNote&gt;</w:instrText>
      </w:r>
      <w:r w:rsidR="008D15F3" w:rsidRPr="002E48E3">
        <w:fldChar w:fldCharType="separate"/>
      </w:r>
      <w:r w:rsidR="002F4165">
        <w:rPr>
          <w:noProof/>
        </w:rPr>
        <w:t>[64]</w:t>
      </w:r>
      <w:r w:rsidR="008D15F3" w:rsidRPr="002E48E3">
        <w:fldChar w:fldCharType="end"/>
      </w:r>
      <w:r w:rsidR="008D15F3" w:rsidRPr="002E48E3">
        <w:t xml:space="preserve"> and is described in the methods section above.</w:t>
      </w:r>
    </w:p>
    <w:tbl>
      <w:tblPr>
        <w:tblStyle w:val="GridTable1Light"/>
        <w:tblW w:w="8737" w:type="dxa"/>
        <w:jc w:val="center"/>
        <w:tblLook w:val="04A0" w:firstRow="1" w:lastRow="0" w:firstColumn="1" w:lastColumn="0" w:noHBand="0" w:noVBand="1"/>
      </w:tblPr>
      <w:tblGrid>
        <w:gridCol w:w="3375"/>
        <w:gridCol w:w="1425"/>
        <w:gridCol w:w="1968"/>
        <w:gridCol w:w="1969"/>
      </w:tblGrid>
      <w:tr w:rsidR="008D15F3" w:rsidRPr="008D15F3" w14:paraId="01D0E5BB" w14:textId="77777777" w:rsidTr="008062C5">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3375" w:type="dxa"/>
            <w:tcBorders>
              <w:bottom w:val="single" w:sz="4" w:space="0" w:color="auto"/>
              <w:right w:val="single" w:sz="4" w:space="0" w:color="auto"/>
            </w:tcBorders>
            <w:noWrap/>
            <w:hideMark/>
          </w:tcPr>
          <w:p w14:paraId="3CC5134F" w14:textId="77777777" w:rsidR="008D15F3" w:rsidRPr="008D15F3" w:rsidRDefault="008D15F3" w:rsidP="008D15F3">
            <w:pPr>
              <w:rPr>
                <w:rFonts w:ascii="Times New Roman" w:eastAsia="Times New Roman" w:hAnsi="Times New Roman" w:cs="Times New Roman"/>
                <w:sz w:val="24"/>
                <w:szCs w:val="24"/>
              </w:rPr>
            </w:pPr>
          </w:p>
        </w:tc>
        <w:tc>
          <w:tcPr>
            <w:tcW w:w="5362" w:type="dxa"/>
            <w:gridSpan w:val="3"/>
            <w:tcBorders>
              <w:top w:val="single" w:sz="4" w:space="0" w:color="auto"/>
              <w:left w:val="single" w:sz="4" w:space="0" w:color="auto"/>
              <w:bottom w:val="single" w:sz="4" w:space="0" w:color="auto"/>
              <w:right w:val="single" w:sz="4" w:space="0" w:color="auto"/>
            </w:tcBorders>
            <w:noWrap/>
            <w:hideMark/>
          </w:tcPr>
          <w:p w14:paraId="6F82A3C0" w14:textId="77777777" w:rsidR="008D15F3" w:rsidRPr="008D15F3" w:rsidRDefault="008D15F3" w:rsidP="008D15F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D15F3">
              <w:rPr>
                <w:rFonts w:ascii="Calibri" w:eastAsia="Times New Roman" w:hAnsi="Calibri" w:cs="Calibri"/>
                <w:color w:val="000000"/>
              </w:rPr>
              <w:t>Unpaired 3d Electrons</w:t>
            </w:r>
          </w:p>
        </w:tc>
      </w:tr>
      <w:tr w:rsidR="008D15F3" w:rsidRPr="008D15F3" w14:paraId="00AE38B4"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tcBorders>
              <w:top w:val="single" w:sz="4" w:space="0" w:color="auto"/>
              <w:left w:val="single" w:sz="4" w:space="0" w:color="auto"/>
              <w:bottom w:val="single" w:sz="4" w:space="0" w:color="auto"/>
              <w:right w:val="single" w:sz="4" w:space="0" w:color="auto"/>
            </w:tcBorders>
            <w:noWrap/>
            <w:hideMark/>
          </w:tcPr>
          <w:p w14:paraId="4609D67A" w14:textId="77777777" w:rsidR="008D15F3" w:rsidRPr="008D15F3" w:rsidRDefault="008D15F3" w:rsidP="008D15F3">
            <w:pPr>
              <w:jc w:val="center"/>
              <w:rPr>
                <w:rFonts w:ascii="Calibri" w:eastAsia="Times New Roman" w:hAnsi="Calibri" w:cs="Calibri"/>
                <w:color w:val="000000"/>
              </w:rPr>
            </w:pPr>
            <w:r w:rsidRPr="008D15F3">
              <w:rPr>
                <w:rFonts w:ascii="Calibri" w:eastAsia="Times New Roman" w:hAnsi="Calibri" w:cs="Calibri"/>
                <w:color w:val="000000"/>
              </w:rPr>
              <w:t>System</w:t>
            </w:r>
          </w:p>
        </w:tc>
        <w:tc>
          <w:tcPr>
            <w:tcW w:w="1425" w:type="dxa"/>
            <w:tcBorders>
              <w:top w:val="single" w:sz="4" w:space="0" w:color="auto"/>
              <w:left w:val="single" w:sz="4" w:space="0" w:color="auto"/>
              <w:bottom w:val="single" w:sz="4" w:space="0" w:color="auto"/>
              <w:right w:val="single" w:sz="4" w:space="0" w:color="auto"/>
            </w:tcBorders>
            <w:noWrap/>
            <w:hideMark/>
          </w:tcPr>
          <w:p w14:paraId="0275F239" w14:textId="77777777" w:rsidR="008D15F3" w:rsidRPr="006473C9" w:rsidRDefault="008D15F3"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6473C9">
              <w:rPr>
                <w:rFonts w:ascii="Calibri" w:eastAsia="Times New Roman" w:hAnsi="Calibri" w:cs="Calibri"/>
                <w:b/>
                <w:bCs/>
                <w:color w:val="000000"/>
              </w:rPr>
              <w:t>Ground</w:t>
            </w:r>
          </w:p>
        </w:tc>
        <w:tc>
          <w:tcPr>
            <w:tcW w:w="1968" w:type="dxa"/>
            <w:tcBorders>
              <w:top w:val="single" w:sz="4" w:space="0" w:color="auto"/>
              <w:left w:val="single" w:sz="4" w:space="0" w:color="auto"/>
              <w:bottom w:val="single" w:sz="4" w:space="0" w:color="auto"/>
              <w:right w:val="single" w:sz="4" w:space="0" w:color="auto"/>
            </w:tcBorders>
            <w:noWrap/>
            <w:hideMark/>
          </w:tcPr>
          <w:p w14:paraId="01DA2E68" w14:textId="77777777" w:rsidR="008D15F3" w:rsidRPr="006473C9" w:rsidRDefault="008D15F3"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6473C9">
              <w:rPr>
                <w:rFonts w:ascii="Calibri" w:eastAsia="Times New Roman" w:hAnsi="Calibri" w:cs="Calibri"/>
                <w:b/>
                <w:bCs/>
                <w:color w:val="000000"/>
              </w:rPr>
              <w:t>1s↑ - hole</w:t>
            </w:r>
          </w:p>
        </w:tc>
        <w:tc>
          <w:tcPr>
            <w:tcW w:w="1969" w:type="dxa"/>
            <w:tcBorders>
              <w:top w:val="single" w:sz="4" w:space="0" w:color="auto"/>
              <w:left w:val="single" w:sz="4" w:space="0" w:color="auto"/>
              <w:bottom w:val="single" w:sz="4" w:space="0" w:color="auto"/>
              <w:right w:val="single" w:sz="4" w:space="0" w:color="auto"/>
            </w:tcBorders>
            <w:noWrap/>
            <w:hideMark/>
          </w:tcPr>
          <w:p w14:paraId="2A32FA04" w14:textId="77777777" w:rsidR="008D15F3" w:rsidRPr="006473C9" w:rsidRDefault="008D15F3"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6473C9">
              <w:rPr>
                <w:rFonts w:ascii="Calibri" w:eastAsia="Times New Roman" w:hAnsi="Calibri" w:cs="Calibri"/>
                <w:b/>
                <w:bCs/>
                <w:color w:val="000000"/>
              </w:rPr>
              <w:t>1s↓ - hole</w:t>
            </w:r>
          </w:p>
        </w:tc>
      </w:tr>
      <w:tr w:rsidR="008D15F3" w:rsidRPr="008D15F3" w14:paraId="1CC40404"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tcBorders>
              <w:top w:val="single" w:sz="4" w:space="0" w:color="auto"/>
            </w:tcBorders>
            <w:shd w:val="clear" w:color="auto" w:fill="auto"/>
            <w:noWrap/>
            <w:hideMark/>
          </w:tcPr>
          <w:p w14:paraId="36C207A4" w14:textId="77777777" w:rsidR="008D15F3" w:rsidRPr="006473C9" w:rsidRDefault="008D15F3" w:rsidP="008D15F3">
            <w:pPr>
              <w:jc w:val="center"/>
              <w:rPr>
                <w:rFonts w:ascii="Calibri" w:eastAsia="Times New Roman" w:hAnsi="Calibri" w:cs="Calibri"/>
                <w:b w:val="0"/>
                <w:bCs w:val="0"/>
                <w:color w:val="000000"/>
              </w:rPr>
            </w:pPr>
            <w:r w:rsidRPr="008D15F3">
              <w:rPr>
                <w:rFonts w:ascii="Calibri" w:eastAsia="Times New Roman" w:hAnsi="Calibri" w:cs="Calibri"/>
                <w:color w:val="000000"/>
              </w:rPr>
              <w:t>Olivine (+2)</w:t>
            </w:r>
          </w:p>
        </w:tc>
        <w:tc>
          <w:tcPr>
            <w:tcW w:w="1425" w:type="dxa"/>
            <w:tcBorders>
              <w:top w:val="single" w:sz="4" w:space="0" w:color="auto"/>
            </w:tcBorders>
            <w:shd w:val="clear" w:color="auto" w:fill="auto"/>
            <w:noWrap/>
            <w:hideMark/>
          </w:tcPr>
          <w:p w14:paraId="4CABE589" w14:textId="1C9A1A9B" w:rsidR="008D15F3" w:rsidRPr="008D15F3" w:rsidRDefault="008062C5"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92</w:t>
            </w:r>
          </w:p>
        </w:tc>
        <w:tc>
          <w:tcPr>
            <w:tcW w:w="1968" w:type="dxa"/>
            <w:tcBorders>
              <w:top w:val="single" w:sz="4" w:space="0" w:color="auto"/>
            </w:tcBorders>
            <w:shd w:val="clear" w:color="auto" w:fill="auto"/>
            <w:noWrap/>
            <w:hideMark/>
          </w:tcPr>
          <w:p w14:paraId="79919E98" w14:textId="259068C6" w:rsidR="008D15F3" w:rsidRPr="008D15F3" w:rsidRDefault="008062C5"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9</w:t>
            </w:r>
          </w:p>
        </w:tc>
        <w:tc>
          <w:tcPr>
            <w:tcW w:w="1969" w:type="dxa"/>
            <w:tcBorders>
              <w:top w:val="single" w:sz="4" w:space="0" w:color="auto"/>
            </w:tcBorders>
            <w:shd w:val="clear" w:color="auto" w:fill="auto"/>
            <w:noWrap/>
            <w:hideMark/>
          </w:tcPr>
          <w:p w14:paraId="627E27A6" w14:textId="5DE4DB7E" w:rsidR="008D15F3" w:rsidRPr="008D15F3" w:rsidRDefault="008062C5"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9</w:t>
            </w:r>
          </w:p>
        </w:tc>
      </w:tr>
      <w:tr w:rsidR="008D15F3" w:rsidRPr="008D15F3" w14:paraId="03B7F1B7"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shd w:val="clear" w:color="auto" w:fill="auto"/>
            <w:noWrap/>
            <w:hideMark/>
          </w:tcPr>
          <w:p w14:paraId="26DAD8D5" w14:textId="77777777" w:rsidR="008D15F3" w:rsidRPr="006473C9" w:rsidRDefault="008D15F3" w:rsidP="008D15F3">
            <w:pPr>
              <w:jc w:val="center"/>
              <w:rPr>
                <w:rFonts w:ascii="Calibri" w:eastAsia="Times New Roman" w:hAnsi="Calibri" w:cs="Calibri"/>
                <w:b w:val="0"/>
                <w:bCs w:val="0"/>
                <w:color w:val="000000"/>
              </w:rPr>
            </w:pPr>
            <w:r w:rsidRPr="008D15F3">
              <w:rPr>
                <w:rFonts w:ascii="Calibri" w:eastAsia="Times New Roman" w:hAnsi="Calibri" w:cs="Calibri"/>
                <w:color w:val="000000"/>
              </w:rPr>
              <w:t>Staurolite (+2)</w:t>
            </w:r>
          </w:p>
        </w:tc>
        <w:tc>
          <w:tcPr>
            <w:tcW w:w="1425" w:type="dxa"/>
            <w:shd w:val="clear" w:color="auto" w:fill="auto"/>
            <w:noWrap/>
            <w:hideMark/>
          </w:tcPr>
          <w:p w14:paraId="34BD32E1" w14:textId="19CA960F" w:rsidR="008D15F3" w:rsidRPr="008D15F3" w:rsidRDefault="008062C5"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5</w:t>
            </w:r>
          </w:p>
        </w:tc>
        <w:tc>
          <w:tcPr>
            <w:tcW w:w="1968" w:type="dxa"/>
            <w:shd w:val="clear" w:color="auto" w:fill="auto"/>
            <w:noWrap/>
            <w:hideMark/>
          </w:tcPr>
          <w:p w14:paraId="5955B0DD" w14:textId="3802CDB4" w:rsidR="008D15F3" w:rsidRPr="008D15F3" w:rsidRDefault="008062C5"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0</w:t>
            </w:r>
          </w:p>
        </w:tc>
        <w:tc>
          <w:tcPr>
            <w:tcW w:w="1969" w:type="dxa"/>
            <w:shd w:val="clear" w:color="auto" w:fill="auto"/>
            <w:noWrap/>
            <w:hideMark/>
          </w:tcPr>
          <w:p w14:paraId="476EE0EE" w14:textId="5C01E203" w:rsidR="008D15F3" w:rsidRPr="008D15F3" w:rsidRDefault="008062C5" w:rsidP="008D15F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1</w:t>
            </w:r>
          </w:p>
        </w:tc>
      </w:tr>
      <w:tr w:rsidR="008062C5" w:rsidRPr="008D15F3" w14:paraId="649C3FE3"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shd w:val="clear" w:color="auto" w:fill="auto"/>
            <w:noWrap/>
          </w:tcPr>
          <w:p w14:paraId="32DD3440" w14:textId="4BC6DAE4" w:rsidR="008062C5" w:rsidRPr="008D15F3" w:rsidRDefault="008062C5" w:rsidP="008062C5">
            <w:pPr>
              <w:jc w:val="center"/>
              <w:rPr>
                <w:rFonts w:ascii="Calibri" w:eastAsia="Times New Roman" w:hAnsi="Calibri" w:cs="Calibri"/>
                <w:color w:val="000000"/>
              </w:rPr>
            </w:pPr>
            <w:proofErr w:type="gramStart"/>
            <w:r>
              <w:rPr>
                <w:rFonts w:ascii="Calibri" w:eastAsia="Times New Roman" w:hAnsi="Calibri" w:cs="Calibri"/>
                <w:color w:val="000000"/>
              </w:rPr>
              <w:t>Fe(</w:t>
            </w:r>
            <w:proofErr w:type="gramEnd"/>
            <w:r>
              <w:rPr>
                <w:rFonts w:ascii="Calibri" w:eastAsia="Times New Roman" w:hAnsi="Calibri" w:cs="Calibri"/>
                <w:color w:val="000000"/>
              </w:rPr>
              <w:t>II) Cluster</w:t>
            </w:r>
          </w:p>
        </w:tc>
        <w:tc>
          <w:tcPr>
            <w:tcW w:w="1425" w:type="dxa"/>
            <w:shd w:val="clear" w:color="auto" w:fill="auto"/>
            <w:noWrap/>
          </w:tcPr>
          <w:p w14:paraId="6B2A5623" w14:textId="26C8364B"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90</w:t>
            </w:r>
          </w:p>
        </w:tc>
        <w:tc>
          <w:tcPr>
            <w:tcW w:w="1968" w:type="dxa"/>
            <w:shd w:val="clear" w:color="auto" w:fill="auto"/>
            <w:noWrap/>
          </w:tcPr>
          <w:p w14:paraId="52376337" w14:textId="69D7B070"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8</w:t>
            </w:r>
          </w:p>
        </w:tc>
        <w:tc>
          <w:tcPr>
            <w:tcW w:w="1969" w:type="dxa"/>
            <w:shd w:val="clear" w:color="auto" w:fill="auto"/>
            <w:noWrap/>
          </w:tcPr>
          <w:p w14:paraId="31E62167" w14:textId="1298A6AF"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69</w:t>
            </w:r>
          </w:p>
        </w:tc>
      </w:tr>
      <w:tr w:rsidR="008062C5" w:rsidRPr="008D15F3" w14:paraId="331C846A"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shd w:val="clear" w:color="auto" w:fill="auto"/>
            <w:noWrap/>
          </w:tcPr>
          <w:p w14:paraId="42C0B87F" w14:textId="75422A79" w:rsidR="008062C5" w:rsidRPr="006473C9" w:rsidRDefault="008062C5" w:rsidP="008062C5">
            <w:pPr>
              <w:jc w:val="center"/>
              <w:rPr>
                <w:rFonts w:ascii="Calibri" w:eastAsia="Times New Roman" w:hAnsi="Calibri" w:cs="Calibri"/>
                <w:b w:val="0"/>
                <w:bCs w:val="0"/>
                <w:color w:val="000000"/>
              </w:rPr>
            </w:pPr>
            <w:proofErr w:type="gramStart"/>
            <w:r w:rsidRPr="008D15F3">
              <w:rPr>
                <w:rFonts w:ascii="Calibri" w:eastAsia="Times New Roman" w:hAnsi="Calibri" w:cs="Calibri"/>
                <w:color w:val="000000"/>
              </w:rPr>
              <w:t>Fe(</w:t>
            </w:r>
            <w:proofErr w:type="gramEnd"/>
            <w:r w:rsidRPr="008D15F3">
              <w:rPr>
                <w:rFonts w:ascii="Calibri" w:eastAsia="Times New Roman" w:hAnsi="Calibri" w:cs="Calibri"/>
                <w:color w:val="000000"/>
              </w:rPr>
              <w:t xml:space="preserve">II) Cluster </w:t>
            </w:r>
            <w:r>
              <w:rPr>
                <w:rFonts w:ascii="Calibri" w:eastAsia="Times New Roman" w:hAnsi="Calibri" w:cs="Calibri"/>
                <w:color w:val="000000"/>
              </w:rPr>
              <w:t xml:space="preserve">- </w:t>
            </w:r>
            <w:r w:rsidRPr="008D15F3">
              <w:rPr>
                <w:rFonts w:ascii="Calibri" w:eastAsia="Times New Roman" w:hAnsi="Calibri" w:cs="Calibri"/>
                <w:color w:val="000000"/>
              </w:rPr>
              <w:t>Kawai</w:t>
            </w:r>
          </w:p>
        </w:tc>
        <w:tc>
          <w:tcPr>
            <w:tcW w:w="1425" w:type="dxa"/>
            <w:shd w:val="clear" w:color="auto" w:fill="auto"/>
            <w:noWrap/>
          </w:tcPr>
          <w:p w14:paraId="7672B0C2" w14:textId="3E8E327B"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D15F3">
              <w:rPr>
                <w:rFonts w:ascii="Calibri" w:eastAsia="Times New Roman" w:hAnsi="Calibri" w:cs="Calibri"/>
                <w:color w:val="000000"/>
              </w:rPr>
              <w:t>3.8</w:t>
            </w:r>
          </w:p>
        </w:tc>
        <w:tc>
          <w:tcPr>
            <w:tcW w:w="1968" w:type="dxa"/>
            <w:shd w:val="clear" w:color="auto" w:fill="auto"/>
            <w:noWrap/>
          </w:tcPr>
          <w:p w14:paraId="28F3ED67" w14:textId="70335D2A"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D15F3">
              <w:rPr>
                <w:rFonts w:ascii="Calibri" w:eastAsia="Times New Roman" w:hAnsi="Calibri" w:cs="Calibri"/>
                <w:color w:val="000000"/>
              </w:rPr>
              <w:t>3.22</w:t>
            </w:r>
          </w:p>
        </w:tc>
        <w:tc>
          <w:tcPr>
            <w:tcW w:w="1969" w:type="dxa"/>
            <w:shd w:val="clear" w:color="auto" w:fill="auto"/>
            <w:noWrap/>
          </w:tcPr>
          <w:p w14:paraId="30E743B0" w14:textId="7D8A1535"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D15F3">
              <w:rPr>
                <w:rFonts w:ascii="Calibri" w:eastAsia="Times New Roman" w:hAnsi="Calibri" w:cs="Calibri"/>
                <w:color w:val="000000"/>
              </w:rPr>
              <w:t>3.22</w:t>
            </w:r>
          </w:p>
        </w:tc>
      </w:tr>
      <w:tr w:rsidR="008062C5" w:rsidRPr="008D15F3" w14:paraId="6D7901AC"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shd w:val="clear" w:color="auto" w:fill="auto"/>
            <w:noWrap/>
          </w:tcPr>
          <w:p w14:paraId="6810A94D" w14:textId="25900C97" w:rsidR="008062C5" w:rsidRPr="006473C9" w:rsidRDefault="008062C5" w:rsidP="008062C5">
            <w:pPr>
              <w:jc w:val="center"/>
              <w:rPr>
                <w:rFonts w:ascii="Calibri" w:eastAsia="Times New Roman" w:hAnsi="Calibri" w:cs="Calibri"/>
                <w:b w:val="0"/>
                <w:bCs w:val="0"/>
                <w:color w:val="000000"/>
              </w:rPr>
            </w:pPr>
            <w:r w:rsidRPr="008D15F3">
              <w:rPr>
                <w:rFonts w:ascii="Calibri" w:eastAsia="Times New Roman" w:hAnsi="Calibri" w:cs="Calibri"/>
                <w:color w:val="000000"/>
              </w:rPr>
              <w:t>Aegirine (+3)</w:t>
            </w:r>
          </w:p>
        </w:tc>
        <w:tc>
          <w:tcPr>
            <w:tcW w:w="1425" w:type="dxa"/>
            <w:shd w:val="clear" w:color="auto" w:fill="auto"/>
            <w:noWrap/>
          </w:tcPr>
          <w:p w14:paraId="623BE429" w14:textId="3F1F4E8C" w:rsidR="008062C5" w:rsidRPr="008D15F3" w:rsidRDefault="00521339"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72</w:t>
            </w:r>
          </w:p>
        </w:tc>
        <w:tc>
          <w:tcPr>
            <w:tcW w:w="1968" w:type="dxa"/>
            <w:shd w:val="clear" w:color="auto" w:fill="auto"/>
            <w:noWrap/>
          </w:tcPr>
          <w:p w14:paraId="2EACD608" w14:textId="0886B56F" w:rsidR="008062C5" w:rsidRPr="008D15F3" w:rsidRDefault="00521339"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79</w:t>
            </w:r>
          </w:p>
        </w:tc>
        <w:tc>
          <w:tcPr>
            <w:tcW w:w="1969" w:type="dxa"/>
            <w:shd w:val="clear" w:color="auto" w:fill="auto"/>
            <w:noWrap/>
          </w:tcPr>
          <w:p w14:paraId="379BC247" w14:textId="48F23AEF" w:rsidR="008062C5" w:rsidRPr="008D15F3" w:rsidRDefault="00521339"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0</w:t>
            </w:r>
          </w:p>
        </w:tc>
      </w:tr>
      <w:tr w:rsidR="008062C5" w:rsidRPr="008D15F3" w14:paraId="590D36DB"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shd w:val="clear" w:color="auto" w:fill="auto"/>
            <w:noWrap/>
          </w:tcPr>
          <w:p w14:paraId="23A834EF" w14:textId="49D6DFD8" w:rsidR="008062C5" w:rsidRPr="008D15F3" w:rsidRDefault="008062C5" w:rsidP="008062C5">
            <w:pPr>
              <w:jc w:val="center"/>
              <w:rPr>
                <w:rFonts w:ascii="Calibri" w:eastAsia="Times New Roman" w:hAnsi="Calibri" w:cs="Calibri"/>
                <w:color w:val="000000"/>
              </w:rPr>
            </w:pPr>
            <w:r w:rsidRPr="008D15F3">
              <w:rPr>
                <w:rFonts w:ascii="Calibri" w:eastAsia="Times New Roman" w:hAnsi="Calibri" w:cs="Calibri"/>
                <w:color w:val="000000"/>
              </w:rPr>
              <w:t>Epidote (+3)</w:t>
            </w:r>
          </w:p>
        </w:tc>
        <w:tc>
          <w:tcPr>
            <w:tcW w:w="1425" w:type="dxa"/>
            <w:shd w:val="clear" w:color="auto" w:fill="auto"/>
            <w:noWrap/>
          </w:tcPr>
          <w:p w14:paraId="070371D2" w14:textId="6061243F" w:rsidR="008062C5" w:rsidRPr="008D15F3" w:rsidRDefault="00521339"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72</w:t>
            </w:r>
          </w:p>
        </w:tc>
        <w:tc>
          <w:tcPr>
            <w:tcW w:w="1968" w:type="dxa"/>
            <w:shd w:val="clear" w:color="auto" w:fill="auto"/>
            <w:noWrap/>
          </w:tcPr>
          <w:p w14:paraId="2A323339" w14:textId="10B02FD1" w:rsidR="008062C5" w:rsidRPr="008D15F3" w:rsidRDefault="00521339"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3</w:t>
            </w:r>
          </w:p>
        </w:tc>
        <w:tc>
          <w:tcPr>
            <w:tcW w:w="1969" w:type="dxa"/>
            <w:shd w:val="clear" w:color="auto" w:fill="auto"/>
            <w:noWrap/>
          </w:tcPr>
          <w:p w14:paraId="62E3D271" w14:textId="45273284" w:rsidR="008062C5" w:rsidRPr="008D15F3" w:rsidRDefault="00521339"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87</w:t>
            </w:r>
          </w:p>
        </w:tc>
      </w:tr>
      <w:tr w:rsidR="008062C5" w:rsidRPr="008D15F3" w14:paraId="39AF8C70"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shd w:val="clear" w:color="auto" w:fill="auto"/>
            <w:noWrap/>
          </w:tcPr>
          <w:p w14:paraId="18145104" w14:textId="2C8039BB" w:rsidR="008062C5" w:rsidRPr="008D15F3" w:rsidRDefault="008062C5" w:rsidP="008062C5">
            <w:pPr>
              <w:jc w:val="center"/>
              <w:rPr>
                <w:rFonts w:ascii="Calibri" w:eastAsia="Times New Roman" w:hAnsi="Calibri" w:cs="Calibri"/>
                <w:color w:val="000000"/>
              </w:rPr>
            </w:pPr>
            <w:proofErr w:type="gramStart"/>
            <w:r>
              <w:rPr>
                <w:rFonts w:ascii="Calibri" w:eastAsia="Times New Roman" w:hAnsi="Calibri" w:cs="Calibri"/>
                <w:color w:val="000000"/>
              </w:rPr>
              <w:t>Fe(</w:t>
            </w:r>
            <w:proofErr w:type="gramEnd"/>
            <w:r>
              <w:rPr>
                <w:rFonts w:ascii="Calibri" w:eastAsia="Times New Roman" w:hAnsi="Calibri" w:cs="Calibri"/>
                <w:color w:val="000000"/>
              </w:rPr>
              <w:t>III) Cluster</w:t>
            </w:r>
          </w:p>
        </w:tc>
        <w:tc>
          <w:tcPr>
            <w:tcW w:w="1425" w:type="dxa"/>
            <w:shd w:val="clear" w:color="auto" w:fill="auto"/>
            <w:noWrap/>
          </w:tcPr>
          <w:p w14:paraId="5E74B9A1" w14:textId="3F00E590"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4.76</w:t>
            </w:r>
          </w:p>
        </w:tc>
        <w:tc>
          <w:tcPr>
            <w:tcW w:w="1968" w:type="dxa"/>
            <w:shd w:val="clear" w:color="auto" w:fill="auto"/>
            <w:noWrap/>
          </w:tcPr>
          <w:p w14:paraId="3F0231A7" w14:textId="59FCC581"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74</w:t>
            </w:r>
          </w:p>
        </w:tc>
        <w:tc>
          <w:tcPr>
            <w:tcW w:w="1969" w:type="dxa"/>
            <w:shd w:val="clear" w:color="auto" w:fill="auto"/>
            <w:noWrap/>
          </w:tcPr>
          <w:p w14:paraId="5237972D" w14:textId="79D736AD"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3.74</w:t>
            </w:r>
          </w:p>
        </w:tc>
      </w:tr>
      <w:tr w:rsidR="008062C5" w:rsidRPr="008D15F3" w14:paraId="63D73371" w14:textId="77777777" w:rsidTr="008062C5">
        <w:trPr>
          <w:trHeight w:val="297"/>
          <w:jc w:val="center"/>
        </w:trPr>
        <w:tc>
          <w:tcPr>
            <w:cnfStyle w:val="001000000000" w:firstRow="0" w:lastRow="0" w:firstColumn="1" w:lastColumn="0" w:oddVBand="0" w:evenVBand="0" w:oddHBand="0" w:evenHBand="0" w:firstRowFirstColumn="0" w:firstRowLastColumn="0" w:lastRowFirstColumn="0" w:lastRowLastColumn="0"/>
            <w:tcW w:w="3375" w:type="dxa"/>
            <w:shd w:val="clear" w:color="auto" w:fill="auto"/>
            <w:noWrap/>
          </w:tcPr>
          <w:p w14:paraId="56420231" w14:textId="6A512325" w:rsidR="008062C5" w:rsidRPr="006473C9" w:rsidRDefault="008062C5" w:rsidP="008062C5">
            <w:pPr>
              <w:jc w:val="center"/>
              <w:rPr>
                <w:rFonts w:ascii="Calibri" w:eastAsia="Times New Roman" w:hAnsi="Calibri" w:cs="Calibri"/>
                <w:b w:val="0"/>
                <w:bCs w:val="0"/>
                <w:color w:val="000000"/>
              </w:rPr>
            </w:pPr>
            <w:proofErr w:type="gramStart"/>
            <w:r w:rsidRPr="008D15F3">
              <w:rPr>
                <w:rFonts w:ascii="Calibri" w:eastAsia="Times New Roman" w:hAnsi="Calibri" w:cs="Calibri"/>
                <w:color w:val="000000"/>
              </w:rPr>
              <w:t>Fe(</w:t>
            </w:r>
            <w:proofErr w:type="gramEnd"/>
            <w:r w:rsidRPr="008D15F3">
              <w:rPr>
                <w:rFonts w:ascii="Calibri" w:eastAsia="Times New Roman" w:hAnsi="Calibri" w:cs="Calibri"/>
                <w:color w:val="000000"/>
              </w:rPr>
              <w:t xml:space="preserve">III) Cluster </w:t>
            </w:r>
            <w:r>
              <w:rPr>
                <w:rFonts w:ascii="Calibri" w:eastAsia="Times New Roman" w:hAnsi="Calibri" w:cs="Calibri"/>
                <w:color w:val="000000"/>
              </w:rPr>
              <w:t xml:space="preserve">– </w:t>
            </w:r>
            <w:r w:rsidRPr="008D15F3">
              <w:rPr>
                <w:rFonts w:ascii="Calibri" w:eastAsia="Times New Roman" w:hAnsi="Calibri" w:cs="Calibri"/>
                <w:color w:val="000000"/>
              </w:rPr>
              <w:t>Kawai</w:t>
            </w:r>
          </w:p>
        </w:tc>
        <w:tc>
          <w:tcPr>
            <w:tcW w:w="1425" w:type="dxa"/>
            <w:shd w:val="clear" w:color="auto" w:fill="auto"/>
            <w:noWrap/>
          </w:tcPr>
          <w:p w14:paraId="3D5B026B" w14:textId="0EC95007"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D15F3">
              <w:rPr>
                <w:rFonts w:ascii="Calibri" w:eastAsia="Times New Roman" w:hAnsi="Calibri" w:cs="Calibri"/>
                <w:color w:val="000000"/>
              </w:rPr>
              <w:t>4.38</w:t>
            </w:r>
          </w:p>
        </w:tc>
        <w:tc>
          <w:tcPr>
            <w:tcW w:w="1968" w:type="dxa"/>
            <w:shd w:val="clear" w:color="auto" w:fill="auto"/>
            <w:noWrap/>
          </w:tcPr>
          <w:p w14:paraId="67789CEF" w14:textId="5C0FC288"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D15F3">
              <w:rPr>
                <w:rFonts w:ascii="Calibri" w:eastAsia="Times New Roman" w:hAnsi="Calibri" w:cs="Calibri"/>
                <w:color w:val="000000"/>
              </w:rPr>
              <w:t>3.33</w:t>
            </w:r>
          </w:p>
        </w:tc>
        <w:tc>
          <w:tcPr>
            <w:tcW w:w="1969" w:type="dxa"/>
            <w:shd w:val="clear" w:color="auto" w:fill="auto"/>
            <w:noWrap/>
          </w:tcPr>
          <w:p w14:paraId="19296367" w14:textId="63A6B8C4" w:rsidR="008062C5" w:rsidRPr="008D15F3" w:rsidRDefault="008062C5" w:rsidP="008062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D15F3">
              <w:rPr>
                <w:rFonts w:ascii="Calibri" w:eastAsia="Times New Roman" w:hAnsi="Calibri" w:cs="Calibri"/>
                <w:color w:val="000000"/>
              </w:rPr>
              <w:t>3.33</w:t>
            </w:r>
          </w:p>
        </w:tc>
      </w:tr>
    </w:tbl>
    <w:p w14:paraId="4C5AA479" w14:textId="0E8926CC" w:rsidR="00741B5A" w:rsidRDefault="00741B5A" w:rsidP="007912EA"/>
    <w:p w14:paraId="3EA20BDE" w14:textId="079288A6" w:rsidR="00350D4B" w:rsidRDefault="00350D4B" w:rsidP="007912EA"/>
    <w:p w14:paraId="1B90FF28" w14:textId="24995383" w:rsidR="00350D4B" w:rsidRDefault="00350D4B" w:rsidP="007912EA"/>
    <w:p w14:paraId="292581FD" w14:textId="1EF87FA2" w:rsidR="00350D4B" w:rsidRDefault="00350D4B" w:rsidP="007912EA"/>
    <w:p w14:paraId="3E453096" w14:textId="7F65AFF2" w:rsidR="00350D4B" w:rsidRDefault="00350D4B" w:rsidP="007912EA"/>
    <w:p w14:paraId="7B1BE5B9" w14:textId="7848F280" w:rsidR="00350D4B" w:rsidRDefault="00350D4B" w:rsidP="007912EA"/>
    <w:p w14:paraId="218C01ED" w14:textId="1332AA75" w:rsidR="00350D4B" w:rsidRDefault="00350D4B" w:rsidP="007912EA"/>
    <w:p w14:paraId="19C1F750" w14:textId="4139835E" w:rsidR="00350D4B" w:rsidRDefault="00350D4B" w:rsidP="007912EA"/>
    <w:p w14:paraId="567175AE" w14:textId="59BC6774" w:rsidR="00350D4B" w:rsidRDefault="00350D4B" w:rsidP="007912EA"/>
    <w:p w14:paraId="2BD9C5C7" w14:textId="5C8527B3" w:rsidR="00350D4B" w:rsidRDefault="00350D4B" w:rsidP="007912EA"/>
    <w:p w14:paraId="7B50F802" w14:textId="6C4759D6" w:rsidR="00350D4B" w:rsidRDefault="00350D4B" w:rsidP="007912EA"/>
    <w:p w14:paraId="084E635A" w14:textId="424629DE" w:rsidR="00350D4B" w:rsidRDefault="00350D4B" w:rsidP="007912EA"/>
    <w:p w14:paraId="18C11001" w14:textId="418FAE7C" w:rsidR="00350D4B" w:rsidRDefault="00350D4B" w:rsidP="007912EA"/>
    <w:p w14:paraId="4025A6C2" w14:textId="7F7B46E6" w:rsidR="00350D4B" w:rsidRDefault="00350D4B" w:rsidP="007912EA"/>
    <w:p w14:paraId="375BF15F" w14:textId="5D47A140" w:rsidR="00350D4B" w:rsidRDefault="00350D4B" w:rsidP="007912EA"/>
    <w:p w14:paraId="200208FE" w14:textId="091FAB9A" w:rsidR="00350D4B" w:rsidRDefault="00350D4B" w:rsidP="007912EA"/>
    <w:p w14:paraId="1F06F6AF" w14:textId="693252D7" w:rsidR="00350D4B" w:rsidRDefault="00350D4B" w:rsidP="007912EA"/>
    <w:p w14:paraId="4AA0F5F2" w14:textId="1C0817B6" w:rsidR="00350D4B" w:rsidRDefault="00350D4B" w:rsidP="007912EA"/>
    <w:p w14:paraId="7D826FF0" w14:textId="100D4DB1" w:rsidR="00350D4B" w:rsidRDefault="00350D4B" w:rsidP="007912EA"/>
    <w:p w14:paraId="085E025F" w14:textId="0B7F8A81" w:rsidR="00350D4B" w:rsidRDefault="00350D4B" w:rsidP="007912EA"/>
    <w:sectPr w:rsidR="00350D4B" w:rsidSect="003C402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1B0F0F"/>
    <w:multiLevelType w:val="hybridMultilevel"/>
    <w:tmpl w:val="6EB47936"/>
    <w:lvl w:ilvl="0" w:tplc="4C70EEF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0C00D6"/>
    <w:multiLevelType w:val="hybridMultilevel"/>
    <w:tmpl w:val="4D6E0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9416275">
    <w:abstractNumId w:val="1"/>
  </w:num>
  <w:num w:numId="2" w16cid:durableId="5665704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Non-Crystalline Sol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0ravrt2wt9waeftz05dzf8t5e929ftere0&quot;&gt;My EndNote Library2 Copy&lt;record-ids&gt;&lt;item&gt;37&lt;/item&gt;&lt;item&gt;58&lt;/item&gt;&lt;item&gt;59&lt;/item&gt;&lt;item&gt;66&lt;/item&gt;&lt;item&gt;72&lt;/item&gt;&lt;item&gt;255&lt;/item&gt;&lt;item&gt;290&lt;/item&gt;&lt;item&gt;321&lt;/item&gt;&lt;item&gt;349&lt;/item&gt;&lt;item&gt;352&lt;/item&gt;&lt;item&gt;363&lt;/item&gt;&lt;item&gt;410&lt;/item&gt;&lt;item&gt;417&lt;/item&gt;&lt;item&gt;419&lt;/item&gt;&lt;item&gt;448&lt;/item&gt;&lt;item&gt;449&lt;/item&gt;&lt;item&gt;529&lt;/item&gt;&lt;item&gt;530&lt;/item&gt;&lt;item&gt;564&lt;/item&gt;&lt;item&gt;565&lt;/item&gt;&lt;item&gt;861&lt;/item&gt;&lt;item&gt;993&lt;/item&gt;&lt;item&gt;1003&lt;/item&gt;&lt;item&gt;1048&lt;/item&gt;&lt;item&gt;1050&lt;/item&gt;&lt;item&gt;1119&lt;/item&gt;&lt;item&gt;1120&lt;/item&gt;&lt;item&gt;1121&lt;/item&gt;&lt;item&gt;1122&lt;/item&gt;&lt;item&gt;1123&lt;/item&gt;&lt;item&gt;1125&lt;/item&gt;&lt;item&gt;1126&lt;/item&gt;&lt;item&gt;1127&lt;/item&gt;&lt;item&gt;1129&lt;/item&gt;&lt;item&gt;1131&lt;/item&gt;&lt;item&gt;1133&lt;/item&gt;&lt;item&gt;1134&lt;/item&gt;&lt;item&gt;1135&lt;/item&gt;&lt;item&gt;1136&lt;/item&gt;&lt;item&gt;1137&lt;/item&gt;&lt;item&gt;1138&lt;/item&gt;&lt;item&gt;1140&lt;/item&gt;&lt;item&gt;1141&lt;/item&gt;&lt;item&gt;1142&lt;/item&gt;&lt;item&gt;1143&lt;/item&gt;&lt;item&gt;1145&lt;/item&gt;&lt;item&gt;1146&lt;/item&gt;&lt;item&gt;1148&lt;/item&gt;&lt;item&gt;1150&lt;/item&gt;&lt;item&gt;1151&lt;/item&gt;&lt;item&gt;1152&lt;/item&gt;&lt;item&gt;1153&lt;/item&gt;&lt;item&gt;1154&lt;/item&gt;&lt;item&gt;1155&lt;/item&gt;&lt;item&gt;1156&lt;/item&gt;&lt;item&gt;1157&lt;/item&gt;&lt;item&gt;1178&lt;/item&gt;&lt;item&gt;1179&lt;/item&gt;&lt;item&gt;1180&lt;/item&gt;&lt;item&gt;1181&lt;/item&gt;&lt;item&gt;1187&lt;/item&gt;&lt;item&gt;1188&lt;/item&gt;&lt;item&gt;1235&lt;/item&gt;&lt;item&gt;1237&lt;/item&gt;&lt;item&gt;1238&lt;/item&gt;&lt;item&gt;1272&lt;/item&gt;&lt;item&gt;1273&lt;/item&gt;&lt;item&gt;1274&lt;/item&gt;&lt;item&gt;1275&lt;/item&gt;&lt;item&gt;1276&lt;/item&gt;&lt;item&gt;1277&lt;/item&gt;&lt;item&gt;1278&lt;/item&gt;&lt;item&gt;1279&lt;/item&gt;&lt;item&gt;1280&lt;/item&gt;&lt;item&gt;1281&lt;/item&gt;&lt;item&gt;1283&lt;/item&gt;&lt;item&gt;1284&lt;/item&gt;&lt;item&gt;1285&lt;/item&gt;&lt;item&gt;1286&lt;/item&gt;&lt;item&gt;1349&lt;/item&gt;&lt;item&gt;1354&lt;/item&gt;&lt;item&gt;1355&lt;/item&gt;&lt;item&gt;1356&lt;/item&gt;&lt;item&gt;1357&lt;/item&gt;&lt;item&gt;1413&lt;/item&gt;&lt;item&gt;1414&lt;/item&gt;&lt;item&gt;1415&lt;/item&gt;&lt;item&gt;1416&lt;/item&gt;&lt;item&gt;1437&lt;/item&gt;&lt;/record-ids&gt;&lt;/item&gt;&lt;/Libraries&gt;"/>
  </w:docVars>
  <w:rsids>
    <w:rsidRoot w:val="00610065"/>
    <w:rsid w:val="00004A0E"/>
    <w:rsid w:val="00006812"/>
    <w:rsid w:val="00006CD0"/>
    <w:rsid w:val="00007765"/>
    <w:rsid w:val="00010E87"/>
    <w:rsid w:val="00015784"/>
    <w:rsid w:val="00017EEE"/>
    <w:rsid w:val="000217F7"/>
    <w:rsid w:val="0002350A"/>
    <w:rsid w:val="00024598"/>
    <w:rsid w:val="00025441"/>
    <w:rsid w:val="00041D6B"/>
    <w:rsid w:val="000578FF"/>
    <w:rsid w:val="000652CD"/>
    <w:rsid w:val="000701B0"/>
    <w:rsid w:val="00070423"/>
    <w:rsid w:val="0007074D"/>
    <w:rsid w:val="00075276"/>
    <w:rsid w:val="00081883"/>
    <w:rsid w:val="00082401"/>
    <w:rsid w:val="00083356"/>
    <w:rsid w:val="00083632"/>
    <w:rsid w:val="00090D5E"/>
    <w:rsid w:val="00091C44"/>
    <w:rsid w:val="00097292"/>
    <w:rsid w:val="000A16B0"/>
    <w:rsid w:val="000A75F3"/>
    <w:rsid w:val="000B2E8E"/>
    <w:rsid w:val="000C580A"/>
    <w:rsid w:val="000E620C"/>
    <w:rsid w:val="000E6B67"/>
    <w:rsid w:val="000E7666"/>
    <w:rsid w:val="000E7B74"/>
    <w:rsid w:val="000F1636"/>
    <w:rsid w:val="000F1C26"/>
    <w:rsid w:val="000F47D4"/>
    <w:rsid w:val="00100A13"/>
    <w:rsid w:val="0011281E"/>
    <w:rsid w:val="00113DC9"/>
    <w:rsid w:val="00117F54"/>
    <w:rsid w:val="0012090C"/>
    <w:rsid w:val="00120F67"/>
    <w:rsid w:val="0012583F"/>
    <w:rsid w:val="00130506"/>
    <w:rsid w:val="001319E7"/>
    <w:rsid w:val="00150A65"/>
    <w:rsid w:val="001528AB"/>
    <w:rsid w:val="00165174"/>
    <w:rsid w:val="001676DC"/>
    <w:rsid w:val="0017123F"/>
    <w:rsid w:val="0017521C"/>
    <w:rsid w:val="00181116"/>
    <w:rsid w:val="00181B72"/>
    <w:rsid w:val="001826AE"/>
    <w:rsid w:val="0018397B"/>
    <w:rsid w:val="00185771"/>
    <w:rsid w:val="001867CF"/>
    <w:rsid w:val="00187510"/>
    <w:rsid w:val="00191BBE"/>
    <w:rsid w:val="00194EDA"/>
    <w:rsid w:val="001B5BE9"/>
    <w:rsid w:val="001B714C"/>
    <w:rsid w:val="001C03BA"/>
    <w:rsid w:val="001C7E70"/>
    <w:rsid w:val="001D0187"/>
    <w:rsid w:val="001D034E"/>
    <w:rsid w:val="001D4029"/>
    <w:rsid w:val="001E091C"/>
    <w:rsid w:val="001E09A9"/>
    <w:rsid w:val="001E64E3"/>
    <w:rsid w:val="001E79D3"/>
    <w:rsid w:val="001F6163"/>
    <w:rsid w:val="00204938"/>
    <w:rsid w:val="002067AC"/>
    <w:rsid w:val="00220A20"/>
    <w:rsid w:val="00221271"/>
    <w:rsid w:val="002229F9"/>
    <w:rsid w:val="002300CF"/>
    <w:rsid w:val="0023030D"/>
    <w:rsid w:val="00242171"/>
    <w:rsid w:val="002450AC"/>
    <w:rsid w:val="0024545D"/>
    <w:rsid w:val="00250AF5"/>
    <w:rsid w:val="002517F0"/>
    <w:rsid w:val="002616D1"/>
    <w:rsid w:val="00261C92"/>
    <w:rsid w:val="002632D0"/>
    <w:rsid w:val="002677F7"/>
    <w:rsid w:val="00270211"/>
    <w:rsid w:val="00294B41"/>
    <w:rsid w:val="002A2F1E"/>
    <w:rsid w:val="002A3A76"/>
    <w:rsid w:val="002C516F"/>
    <w:rsid w:val="002C61A9"/>
    <w:rsid w:val="002D2208"/>
    <w:rsid w:val="002E080B"/>
    <w:rsid w:val="002E48E3"/>
    <w:rsid w:val="002F17DC"/>
    <w:rsid w:val="002F4165"/>
    <w:rsid w:val="002F5399"/>
    <w:rsid w:val="00300049"/>
    <w:rsid w:val="00302E8E"/>
    <w:rsid w:val="003100CE"/>
    <w:rsid w:val="00316F0D"/>
    <w:rsid w:val="003205F9"/>
    <w:rsid w:val="0032226C"/>
    <w:rsid w:val="00323546"/>
    <w:rsid w:val="00327DEB"/>
    <w:rsid w:val="003417B5"/>
    <w:rsid w:val="00343155"/>
    <w:rsid w:val="0034790D"/>
    <w:rsid w:val="00347994"/>
    <w:rsid w:val="00350C95"/>
    <w:rsid w:val="00350D4B"/>
    <w:rsid w:val="00354012"/>
    <w:rsid w:val="003559B2"/>
    <w:rsid w:val="00356EF8"/>
    <w:rsid w:val="00360113"/>
    <w:rsid w:val="00370F90"/>
    <w:rsid w:val="003714D9"/>
    <w:rsid w:val="003805E3"/>
    <w:rsid w:val="003823F4"/>
    <w:rsid w:val="00387025"/>
    <w:rsid w:val="00390AE4"/>
    <w:rsid w:val="00395F44"/>
    <w:rsid w:val="00396B71"/>
    <w:rsid w:val="003A5A67"/>
    <w:rsid w:val="003A7D5C"/>
    <w:rsid w:val="003B4492"/>
    <w:rsid w:val="003B5E91"/>
    <w:rsid w:val="003B6419"/>
    <w:rsid w:val="003B73AF"/>
    <w:rsid w:val="003C37A6"/>
    <w:rsid w:val="003C402D"/>
    <w:rsid w:val="003C53AC"/>
    <w:rsid w:val="003D28AD"/>
    <w:rsid w:val="003D624D"/>
    <w:rsid w:val="003E18F3"/>
    <w:rsid w:val="003E274C"/>
    <w:rsid w:val="003E6D2C"/>
    <w:rsid w:val="003E76DF"/>
    <w:rsid w:val="004005DD"/>
    <w:rsid w:val="00403E87"/>
    <w:rsid w:val="0040436A"/>
    <w:rsid w:val="00404994"/>
    <w:rsid w:val="004062D5"/>
    <w:rsid w:val="004107C8"/>
    <w:rsid w:val="004107CB"/>
    <w:rsid w:val="00413D95"/>
    <w:rsid w:val="00423E78"/>
    <w:rsid w:val="004256B1"/>
    <w:rsid w:val="00432B5A"/>
    <w:rsid w:val="0044282A"/>
    <w:rsid w:val="004439D4"/>
    <w:rsid w:val="00451471"/>
    <w:rsid w:val="0045478A"/>
    <w:rsid w:val="0045547C"/>
    <w:rsid w:val="00455CC4"/>
    <w:rsid w:val="004610C8"/>
    <w:rsid w:val="004646FC"/>
    <w:rsid w:val="00467C98"/>
    <w:rsid w:val="00467E29"/>
    <w:rsid w:val="004757EE"/>
    <w:rsid w:val="00476469"/>
    <w:rsid w:val="00486249"/>
    <w:rsid w:val="00491011"/>
    <w:rsid w:val="004A13B3"/>
    <w:rsid w:val="004A4675"/>
    <w:rsid w:val="004B0390"/>
    <w:rsid w:val="004B1B02"/>
    <w:rsid w:val="004B53FD"/>
    <w:rsid w:val="004F2B4D"/>
    <w:rsid w:val="004F58BC"/>
    <w:rsid w:val="004F7B15"/>
    <w:rsid w:val="00515E7B"/>
    <w:rsid w:val="00516094"/>
    <w:rsid w:val="00516CC6"/>
    <w:rsid w:val="00517C43"/>
    <w:rsid w:val="00521339"/>
    <w:rsid w:val="00542096"/>
    <w:rsid w:val="0054605A"/>
    <w:rsid w:val="00552013"/>
    <w:rsid w:val="00561336"/>
    <w:rsid w:val="005622DE"/>
    <w:rsid w:val="00563C94"/>
    <w:rsid w:val="00564342"/>
    <w:rsid w:val="00564A5D"/>
    <w:rsid w:val="00570536"/>
    <w:rsid w:val="00572563"/>
    <w:rsid w:val="005767AA"/>
    <w:rsid w:val="005811C9"/>
    <w:rsid w:val="00583EEE"/>
    <w:rsid w:val="00594808"/>
    <w:rsid w:val="005A050C"/>
    <w:rsid w:val="005A396C"/>
    <w:rsid w:val="005B033A"/>
    <w:rsid w:val="005B3026"/>
    <w:rsid w:val="005B4FBE"/>
    <w:rsid w:val="005B7753"/>
    <w:rsid w:val="005C54CE"/>
    <w:rsid w:val="005D3676"/>
    <w:rsid w:val="005D44DB"/>
    <w:rsid w:val="005D46C9"/>
    <w:rsid w:val="005E3581"/>
    <w:rsid w:val="005E489A"/>
    <w:rsid w:val="005E4B9F"/>
    <w:rsid w:val="005F52FF"/>
    <w:rsid w:val="00610065"/>
    <w:rsid w:val="00611A56"/>
    <w:rsid w:val="0061309C"/>
    <w:rsid w:val="00617F27"/>
    <w:rsid w:val="00620294"/>
    <w:rsid w:val="006255FC"/>
    <w:rsid w:val="00645A54"/>
    <w:rsid w:val="006473C9"/>
    <w:rsid w:val="00650F25"/>
    <w:rsid w:val="00653EE3"/>
    <w:rsid w:val="0065712E"/>
    <w:rsid w:val="00661DD0"/>
    <w:rsid w:val="0066659A"/>
    <w:rsid w:val="006674D3"/>
    <w:rsid w:val="0067010B"/>
    <w:rsid w:val="006701EF"/>
    <w:rsid w:val="00670DEA"/>
    <w:rsid w:val="00673990"/>
    <w:rsid w:val="006749CA"/>
    <w:rsid w:val="006756AD"/>
    <w:rsid w:val="00677579"/>
    <w:rsid w:val="00680F6F"/>
    <w:rsid w:val="00690244"/>
    <w:rsid w:val="00696B24"/>
    <w:rsid w:val="006A0FEE"/>
    <w:rsid w:val="006B2F70"/>
    <w:rsid w:val="006B33F1"/>
    <w:rsid w:val="006B5482"/>
    <w:rsid w:val="006C1342"/>
    <w:rsid w:val="006C2EEA"/>
    <w:rsid w:val="006C31F0"/>
    <w:rsid w:val="006D300B"/>
    <w:rsid w:val="006D6106"/>
    <w:rsid w:val="006E1725"/>
    <w:rsid w:val="006E493F"/>
    <w:rsid w:val="006F69DA"/>
    <w:rsid w:val="006F6D29"/>
    <w:rsid w:val="00704D5E"/>
    <w:rsid w:val="007064DF"/>
    <w:rsid w:val="00711EF8"/>
    <w:rsid w:val="00714577"/>
    <w:rsid w:val="00716EC0"/>
    <w:rsid w:val="00725E78"/>
    <w:rsid w:val="00726ADD"/>
    <w:rsid w:val="00731047"/>
    <w:rsid w:val="0073196B"/>
    <w:rsid w:val="00741B5A"/>
    <w:rsid w:val="00741DB0"/>
    <w:rsid w:val="00743437"/>
    <w:rsid w:val="007561FB"/>
    <w:rsid w:val="0076269F"/>
    <w:rsid w:val="00766E4D"/>
    <w:rsid w:val="00770F00"/>
    <w:rsid w:val="007771E9"/>
    <w:rsid w:val="007777EB"/>
    <w:rsid w:val="00777DB2"/>
    <w:rsid w:val="00781D03"/>
    <w:rsid w:val="00783CF8"/>
    <w:rsid w:val="00785CBE"/>
    <w:rsid w:val="007912EA"/>
    <w:rsid w:val="00791B6F"/>
    <w:rsid w:val="00796632"/>
    <w:rsid w:val="007A030D"/>
    <w:rsid w:val="007A450F"/>
    <w:rsid w:val="007A4C38"/>
    <w:rsid w:val="007B004C"/>
    <w:rsid w:val="007B0D96"/>
    <w:rsid w:val="007B111D"/>
    <w:rsid w:val="007B7E8E"/>
    <w:rsid w:val="007C0C54"/>
    <w:rsid w:val="007C12D5"/>
    <w:rsid w:val="007D04D7"/>
    <w:rsid w:val="007D21D5"/>
    <w:rsid w:val="007D3D14"/>
    <w:rsid w:val="007D545B"/>
    <w:rsid w:val="007D6A90"/>
    <w:rsid w:val="007E2472"/>
    <w:rsid w:val="007F193C"/>
    <w:rsid w:val="0080226B"/>
    <w:rsid w:val="00804D3C"/>
    <w:rsid w:val="008062C5"/>
    <w:rsid w:val="00810C64"/>
    <w:rsid w:val="00811A18"/>
    <w:rsid w:val="0081382D"/>
    <w:rsid w:val="00816836"/>
    <w:rsid w:val="008216AC"/>
    <w:rsid w:val="00832379"/>
    <w:rsid w:val="00832596"/>
    <w:rsid w:val="00836F71"/>
    <w:rsid w:val="00844F75"/>
    <w:rsid w:val="00845E8D"/>
    <w:rsid w:val="00857D4E"/>
    <w:rsid w:val="00863EC7"/>
    <w:rsid w:val="00884E1D"/>
    <w:rsid w:val="008A40E1"/>
    <w:rsid w:val="008B2AC5"/>
    <w:rsid w:val="008C1BE0"/>
    <w:rsid w:val="008D15F3"/>
    <w:rsid w:val="008D2C6A"/>
    <w:rsid w:val="008D3670"/>
    <w:rsid w:val="008D4CF5"/>
    <w:rsid w:val="008D4E73"/>
    <w:rsid w:val="008D57A2"/>
    <w:rsid w:val="008D6311"/>
    <w:rsid w:val="008E50DE"/>
    <w:rsid w:val="008F0BE9"/>
    <w:rsid w:val="00901D16"/>
    <w:rsid w:val="009133D3"/>
    <w:rsid w:val="00924E84"/>
    <w:rsid w:val="00925658"/>
    <w:rsid w:val="009417E4"/>
    <w:rsid w:val="00941890"/>
    <w:rsid w:val="00942ED1"/>
    <w:rsid w:val="0094323B"/>
    <w:rsid w:val="00950AD8"/>
    <w:rsid w:val="00951807"/>
    <w:rsid w:val="009563D9"/>
    <w:rsid w:val="009564AE"/>
    <w:rsid w:val="00960466"/>
    <w:rsid w:val="009816E7"/>
    <w:rsid w:val="009857A2"/>
    <w:rsid w:val="009860F1"/>
    <w:rsid w:val="00993277"/>
    <w:rsid w:val="009A3F74"/>
    <w:rsid w:val="009A7F0D"/>
    <w:rsid w:val="009B16A9"/>
    <w:rsid w:val="009B1AD6"/>
    <w:rsid w:val="009B4EFA"/>
    <w:rsid w:val="009B7BA1"/>
    <w:rsid w:val="009C0E38"/>
    <w:rsid w:val="009C221D"/>
    <w:rsid w:val="009E12BE"/>
    <w:rsid w:val="00A00526"/>
    <w:rsid w:val="00A05FA8"/>
    <w:rsid w:val="00A07512"/>
    <w:rsid w:val="00A135B5"/>
    <w:rsid w:val="00A16472"/>
    <w:rsid w:val="00A17117"/>
    <w:rsid w:val="00A2525E"/>
    <w:rsid w:val="00A27428"/>
    <w:rsid w:val="00A328BC"/>
    <w:rsid w:val="00A32916"/>
    <w:rsid w:val="00A36ACA"/>
    <w:rsid w:val="00A37ECE"/>
    <w:rsid w:val="00A40AFE"/>
    <w:rsid w:val="00A66B5C"/>
    <w:rsid w:val="00A829EC"/>
    <w:rsid w:val="00A84CD9"/>
    <w:rsid w:val="00A85DCE"/>
    <w:rsid w:val="00A87E73"/>
    <w:rsid w:val="00A90068"/>
    <w:rsid w:val="00A9510E"/>
    <w:rsid w:val="00A97B7F"/>
    <w:rsid w:val="00AB7DC3"/>
    <w:rsid w:val="00AC788B"/>
    <w:rsid w:val="00AC7B48"/>
    <w:rsid w:val="00AD1B12"/>
    <w:rsid w:val="00AD5D98"/>
    <w:rsid w:val="00AE4A12"/>
    <w:rsid w:val="00AE5EA0"/>
    <w:rsid w:val="00AE72F2"/>
    <w:rsid w:val="00AE78DF"/>
    <w:rsid w:val="00AF0279"/>
    <w:rsid w:val="00AF1CA3"/>
    <w:rsid w:val="00AF70EA"/>
    <w:rsid w:val="00B0011E"/>
    <w:rsid w:val="00B04152"/>
    <w:rsid w:val="00B1208F"/>
    <w:rsid w:val="00B13E06"/>
    <w:rsid w:val="00B15D54"/>
    <w:rsid w:val="00B15EB9"/>
    <w:rsid w:val="00B164A6"/>
    <w:rsid w:val="00B21A6A"/>
    <w:rsid w:val="00B21C1B"/>
    <w:rsid w:val="00B33F0F"/>
    <w:rsid w:val="00B37697"/>
    <w:rsid w:val="00B4087D"/>
    <w:rsid w:val="00B440B8"/>
    <w:rsid w:val="00B46F72"/>
    <w:rsid w:val="00B47605"/>
    <w:rsid w:val="00B67AD0"/>
    <w:rsid w:val="00B77934"/>
    <w:rsid w:val="00B85276"/>
    <w:rsid w:val="00BA0765"/>
    <w:rsid w:val="00BA0769"/>
    <w:rsid w:val="00BA2A86"/>
    <w:rsid w:val="00BA5DAD"/>
    <w:rsid w:val="00BA6666"/>
    <w:rsid w:val="00BB05FA"/>
    <w:rsid w:val="00BB647E"/>
    <w:rsid w:val="00BC1D76"/>
    <w:rsid w:val="00BC3A58"/>
    <w:rsid w:val="00BD61BC"/>
    <w:rsid w:val="00BE069B"/>
    <w:rsid w:val="00BE11DA"/>
    <w:rsid w:val="00BF0775"/>
    <w:rsid w:val="00BF1B86"/>
    <w:rsid w:val="00C006FA"/>
    <w:rsid w:val="00C0110B"/>
    <w:rsid w:val="00C0131E"/>
    <w:rsid w:val="00C03C3D"/>
    <w:rsid w:val="00C064A1"/>
    <w:rsid w:val="00C119DD"/>
    <w:rsid w:val="00C13E3B"/>
    <w:rsid w:val="00C233D6"/>
    <w:rsid w:val="00C25E72"/>
    <w:rsid w:val="00C27D16"/>
    <w:rsid w:val="00C4266C"/>
    <w:rsid w:val="00C429B8"/>
    <w:rsid w:val="00C43247"/>
    <w:rsid w:val="00C47ABD"/>
    <w:rsid w:val="00C52AA1"/>
    <w:rsid w:val="00C57A01"/>
    <w:rsid w:val="00C64D8A"/>
    <w:rsid w:val="00C72943"/>
    <w:rsid w:val="00C7523B"/>
    <w:rsid w:val="00C774DA"/>
    <w:rsid w:val="00C805BF"/>
    <w:rsid w:val="00C816F9"/>
    <w:rsid w:val="00C93CAB"/>
    <w:rsid w:val="00C94268"/>
    <w:rsid w:val="00C96EB1"/>
    <w:rsid w:val="00CA1449"/>
    <w:rsid w:val="00CA145A"/>
    <w:rsid w:val="00CA6861"/>
    <w:rsid w:val="00CB1E8C"/>
    <w:rsid w:val="00CB32C0"/>
    <w:rsid w:val="00CB60F0"/>
    <w:rsid w:val="00CC1D8F"/>
    <w:rsid w:val="00CC2B5C"/>
    <w:rsid w:val="00CD146F"/>
    <w:rsid w:val="00CD27CD"/>
    <w:rsid w:val="00CD3448"/>
    <w:rsid w:val="00CD3FC3"/>
    <w:rsid w:val="00CD61C5"/>
    <w:rsid w:val="00CE09AF"/>
    <w:rsid w:val="00CE3190"/>
    <w:rsid w:val="00CF2454"/>
    <w:rsid w:val="00CF4615"/>
    <w:rsid w:val="00D00EF0"/>
    <w:rsid w:val="00D019E4"/>
    <w:rsid w:val="00D04069"/>
    <w:rsid w:val="00D100D8"/>
    <w:rsid w:val="00D11B1E"/>
    <w:rsid w:val="00D14ED9"/>
    <w:rsid w:val="00D20044"/>
    <w:rsid w:val="00D24945"/>
    <w:rsid w:val="00D30676"/>
    <w:rsid w:val="00D30893"/>
    <w:rsid w:val="00D30C8C"/>
    <w:rsid w:val="00D311A3"/>
    <w:rsid w:val="00D34268"/>
    <w:rsid w:val="00D53B08"/>
    <w:rsid w:val="00D620B1"/>
    <w:rsid w:val="00D650BE"/>
    <w:rsid w:val="00D93AA3"/>
    <w:rsid w:val="00D944D4"/>
    <w:rsid w:val="00DA608A"/>
    <w:rsid w:val="00DD3128"/>
    <w:rsid w:val="00DE20B5"/>
    <w:rsid w:val="00DE24FD"/>
    <w:rsid w:val="00DE4EFF"/>
    <w:rsid w:val="00DF056A"/>
    <w:rsid w:val="00E013AC"/>
    <w:rsid w:val="00E0248A"/>
    <w:rsid w:val="00E108CA"/>
    <w:rsid w:val="00E2127D"/>
    <w:rsid w:val="00E264CC"/>
    <w:rsid w:val="00E46910"/>
    <w:rsid w:val="00E557E5"/>
    <w:rsid w:val="00E64B06"/>
    <w:rsid w:val="00E71D0C"/>
    <w:rsid w:val="00E71FF0"/>
    <w:rsid w:val="00E72791"/>
    <w:rsid w:val="00E729B3"/>
    <w:rsid w:val="00E81B97"/>
    <w:rsid w:val="00E867A9"/>
    <w:rsid w:val="00E9122F"/>
    <w:rsid w:val="00EA60AF"/>
    <w:rsid w:val="00EB0190"/>
    <w:rsid w:val="00EB04B9"/>
    <w:rsid w:val="00EB5229"/>
    <w:rsid w:val="00EC087A"/>
    <w:rsid w:val="00EC433D"/>
    <w:rsid w:val="00EC794E"/>
    <w:rsid w:val="00EE095A"/>
    <w:rsid w:val="00EE463B"/>
    <w:rsid w:val="00EE63A3"/>
    <w:rsid w:val="00EE7D15"/>
    <w:rsid w:val="00F01A20"/>
    <w:rsid w:val="00F1177E"/>
    <w:rsid w:val="00F1189C"/>
    <w:rsid w:val="00F12874"/>
    <w:rsid w:val="00F2096E"/>
    <w:rsid w:val="00F216D9"/>
    <w:rsid w:val="00F2359E"/>
    <w:rsid w:val="00F2370D"/>
    <w:rsid w:val="00F23772"/>
    <w:rsid w:val="00F32D1A"/>
    <w:rsid w:val="00F41496"/>
    <w:rsid w:val="00F53150"/>
    <w:rsid w:val="00F61DBD"/>
    <w:rsid w:val="00F624F4"/>
    <w:rsid w:val="00F63EDF"/>
    <w:rsid w:val="00F8390B"/>
    <w:rsid w:val="00F83943"/>
    <w:rsid w:val="00F90A9D"/>
    <w:rsid w:val="00F93F28"/>
    <w:rsid w:val="00F9582B"/>
    <w:rsid w:val="00FB38AE"/>
    <w:rsid w:val="00FB3E21"/>
    <w:rsid w:val="00FC5BE3"/>
    <w:rsid w:val="00FD1AB2"/>
    <w:rsid w:val="00FD21C2"/>
    <w:rsid w:val="00FD60A1"/>
    <w:rsid w:val="00FD6114"/>
    <w:rsid w:val="00FD79BE"/>
    <w:rsid w:val="00FE701A"/>
    <w:rsid w:val="00FF01B1"/>
    <w:rsid w:val="00FF0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20989"/>
  <w15:chartTrackingRefBased/>
  <w15:docId w15:val="{81AD137C-8195-4351-A08A-28C35A3F9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B5A"/>
  </w:style>
  <w:style w:type="paragraph" w:styleId="Heading1">
    <w:name w:val="heading 1"/>
    <w:basedOn w:val="Normal"/>
    <w:next w:val="Normal"/>
    <w:link w:val="Heading1Char"/>
    <w:uiPriority w:val="9"/>
    <w:qFormat/>
    <w:rsid w:val="006100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2E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426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06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B2E8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B2E8E"/>
    <w:rPr>
      <w:color w:val="0563C1" w:themeColor="hyperlink"/>
      <w:u w:val="single"/>
    </w:rPr>
  </w:style>
  <w:style w:type="character" w:styleId="UnresolvedMention">
    <w:name w:val="Unresolved Mention"/>
    <w:basedOn w:val="DefaultParagraphFont"/>
    <w:uiPriority w:val="99"/>
    <w:semiHidden/>
    <w:unhideWhenUsed/>
    <w:rsid w:val="000B2E8E"/>
    <w:rPr>
      <w:color w:val="605E5C"/>
      <w:shd w:val="clear" w:color="auto" w:fill="E1DFDD"/>
    </w:rPr>
  </w:style>
  <w:style w:type="character" w:customStyle="1" w:styleId="Heading3Char">
    <w:name w:val="Heading 3 Char"/>
    <w:basedOn w:val="DefaultParagraphFont"/>
    <w:link w:val="Heading3"/>
    <w:uiPriority w:val="9"/>
    <w:rsid w:val="00C4266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34315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3155"/>
    <w:rPr>
      <w:rFonts w:ascii="Calibri" w:hAnsi="Calibri" w:cs="Calibri"/>
      <w:noProof/>
    </w:rPr>
  </w:style>
  <w:style w:type="paragraph" w:customStyle="1" w:styleId="EndNoteBibliography">
    <w:name w:val="EndNote Bibliography"/>
    <w:basedOn w:val="Normal"/>
    <w:link w:val="EndNoteBibliographyChar"/>
    <w:rsid w:val="0034315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3155"/>
    <w:rPr>
      <w:rFonts w:ascii="Calibri" w:hAnsi="Calibri" w:cs="Calibri"/>
      <w:noProof/>
    </w:rPr>
  </w:style>
  <w:style w:type="character" w:styleId="CommentReference">
    <w:name w:val="annotation reference"/>
    <w:basedOn w:val="DefaultParagraphFont"/>
    <w:uiPriority w:val="99"/>
    <w:semiHidden/>
    <w:unhideWhenUsed/>
    <w:rsid w:val="00FD6114"/>
    <w:rPr>
      <w:sz w:val="16"/>
      <w:szCs w:val="16"/>
    </w:rPr>
  </w:style>
  <w:style w:type="paragraph" w:styleId="CommentText">
    <w:name w:val="annotation text"/>
    <w:basedOn w:val="Normal"/>
    <w:link w:val="CommentTextChar"/>
    <w:uiPriority w:val="99"/>
    <w:unhideWhenUsed/>
    <w:rsid w:val="00FD6114"/>
    <w:pPr>
      <w:spacing w:line="240" w:lineRule="auto"/>
    </w:pPr>
    <w:rPr>
      <w:sz w:val="20"/>
      <w:szCs w:val="20"/>
    </w:rPr>
  </w:style>
  <w:style w:type="character" w:customStyle="1" w:styleId="CommentTextChar">
    <w:name w:val="Comment Text Char"/>
    <w:basedOn w:val="DefaultParagraphFont"/>
    <w:link w:val="CommentText"/>
    <w:uiPriority w:val="99"/>
    <w:rsid w:val="00FD6114"/>
    <w:rPr>
      <w:sz w:val="20"/>
      <w:szCs w:val="20"/>
    </w:rPr>
  </w:style>
  <w:style w:type="paragraph" w:styleId="CommentSubject">
    <w:name w:val="annotation subject"/>
    <w:basedOn w:val="CommentText"/>
    <w:next w:val="CommentText"/>
    <w:link w:val="CommentSubjectChar"/>
    <w:uiPriority w:val="99"/>
    <w:semiHidden/>
    <w:unhideWhenUsed/>
    <w:rsid w:val="00FD6114"/>
    <w:rPr>
      <w:b/>
      <w:bCs/>
    </w:rPr>
  </w:style>
  <w:style w:type="character" w:customStyle="1" w:styleId="CommentSubjectChar">
    <w:name w:val="Comment Subject Char"/>
    <w:basedOn w:val="CommentTextChar"/>
    <w:link w:val="CommentSubject"/>
    <w:uiPriority w:val="99"/>
    <w:semiHidden/>
    <w:rsid w:val="00FD6114"/>
    <w:rPr>
      <w:b/>
      <w:bCs/>
      <w:sz w:val="20"/>
      <w:szCs w:val="20"/>
    </w:rPr>
  </w:style>
  <w:style w:type="paragraph" w:styleId="BalloonText">
    <w:name w:val="Balloon Text"/>
    <w:basedOn w:val="Normal"/>
    <w:link w:val="BalloonTextChar"/>
    <w:uiPriority w:val="99"/>
    <w:semiHidden/>
    <w:unhideWhenUsed/>
    <w:rsid w:val="00FD61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114"/>
    <w:rPr>
      <w:rFonts w:ascii="Segoe UI" w:hAnsi="Segoe UI" w:cs="Segoe UI"/>
      <w:sz w:val="18"/>
      <w:szCs w:val="18"/>
    </w:rPr>
  </w:style>
  <w:style w:type="table" w:styleId="GridTable1Light">
    <w:name w:val="Grid Table 1 Light"/>
    <w:basedOn w:val="TableNormal"/>
    <w:uiPriority w:val="46"/>
    <w:rsid w:val="0045147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CF4615"/>
    <w:rPr>
      <w:color w:val="954F72" w:themeColor="followedHyperlink"/>
      <w:u w:val="single"/>
    </w:rPr>
  </w:style>
  <w:style w:type="character" w:styleId="PlaceholderText">
    <w:name w:val="Placeholder Text"/>
    <w:basedOn w:val="DefaultParagraphFont"/>
    <w:uiPriority w:val="99"/>
    <w:semiHidden/>
    <w:rsid w:val="00E867A9"/>
    <w:rPr>
      <w:color w:val="808080"/>
    </w:rPr>
  </w:style>
  <w:style w:type="character" w:styleId="LineNumber">
    <w:name w:val="line number"/>
    <w:basedOn w:val="DefaultParagraphFont"/>
    <w:uiPriority w:val="99"/>
    <w:semiHidden/>
    <w:unhideWhenUsed/>
    <w:rsid w:val="003C402D"/>
  </w:style>
  <w:style w:type="paragraph" w:styleId="Revision">
    <w:name w:val="Revision"/>
    <w:hidden/>
    <w:uiPriority w:val="99"/>
    <w:semiHidden/>
    <w:rsid w:val="00611A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894420">
      <w:bodyDiv w:val="1"/>
      <w:marLeft w:val="0"/>
      <w:marRight w:val="0"/>
      <w:marTop w:val="0"/>
      <w:marBottom w:val="0"/>
      <w:divBdr>
        <w:top w:val="none" w:sz="0" w:space="0" w:color="auto"/>
        <w:left w:val="none" w:sz="0" w:space="0" w:color="auto"/>
        <w:bottom w:val="none" w:sz="0" w:space="0" w:color="auto"/>
        <w:right w:val="none" w:sz="0" w:space="0" w:color="auto"/>
      </w:divBdr>
    </w:div>
    <w:div w:id="297689289">
      <w:bodyDiv w:val="1"/>
      <w:marLeft w:val="0"/>
      <w:marRight w:val="0"/>
      <w:marTop w:val="0"/>
      <w:marBottom w:val="0"/>
      <w:divBdr>
        <w:top w:val="none" w:sz="0" w:space="0" w:color="auto"/>
        <w:left w:val="none" w:sz="0" w:space="0" w:color="auto"/>
        <w:bottom w:val="none" w:sz="0" w:space="0" w:color="auto"/>
        <w:right w:val="none" w:sz="0" w:space="0" w:color="auto"/>
      </w:divBdr>
    </w:div>
    <w:div w:id="351227994">
      <w:bodyDiv w:val="1"/>
      <w:marLeft w:val="0"/>
      <w:marRight w:val="0"/>
      <w:marTop w:val="0"/>
      <w:marBottom w:val="0"/>
      <w:divBdr>
        <w:top w:val="none" w:sz="0" w:space="0" w:color="auto"/>
        <w:left w:val="none" w:sz="0" w:space="0" w:color="auto"/>
        <w:bottom w:val="none" w:sz="0" w:space="0" w:color="auto"/>
        <w:right w:val="none" w:sz="0" w:space="0" w:color="auto"/>
      </w:divBdr>
    </w:div>
    <w:div w:id="378630998">
      <w:bodyDiv w:val="1"/>
      <w:marLeft w:val="0"/>
      <w:marRight w:val="0"/>
      <w:marTop w:val="0"/>
      <w:marBottom w:val="0"/>
      <w:divBdr>
        <w:top w:val="none" w:sz="0" w:space="0" w:color="auto"/>
        <w:left w:val="none" w:sz="0" w:space="0" w:color="auto"/>
        <w:bottom w:val="none" w:sz="0" w:space="0" w:color="auto"/>
        <w:right w:val="none" w:sz="0" w:space="0" w:color="auto"/>
      </w:divBdr>
    </w:div>
    <w:div w:id="938028856">
      <w:bodyDiv w:val="1"/>
      <w:marLeft w:val="0"/>
      <w:marRight w:val="0"/>
      <w:marTop w:val="0"/>
      <w:marBottom w:val="0"/>
      <w:divBdr>
        <w:top w:val="none" w:sz="0" w:space="0" w:color="auto"/>
        <w:left w:val="none" w:sz="0" w:space="0" w:color="auto"/>
        <w:bottom w:val="none" w:sz="0" w:space="0" w:color="auto"/>
        <w:right w:val="none" w:sz="0" w:space="0" w:color="auto"/>
      </w:divBdr>
    </w:div>
    <w:div w:id="1007712915">
      <w:bodyDiv w:val="1"/>
      <w:marLeft w:val="0"/>
      <w:marRight w:val="0"/>
      <w:marTop w:val="0"/>
      <w:marBottom w:val="0"/>
      <w:divBdr>
        <w:top w:val="none" w:sz="0" w:space="0" w:color="auto"/>
        <w:left w:val="none" w:sz="0" w:space="0" w:color="auto"/>
        <w:bottom w:val="none" w:sz="0" w:space="0" w:color="auto"/>
        <w:right w:val="none" w:sz="0" w:space="0" w:color="auto"/>
      </w:divBdr>
    </w:div>
    <w:div w:id="1048651399">
      <w:bodyDiv w:val="1"/>
      <w:marLeft w:val="0"/>
      <w:marRight w:val="0"/>
      <w:marTop w:val="0"/>
      <w:marBottom w:val="0"/>
      <w:divBdr>
        <w:top w:val="none" w:sz="0" w:space="0" w:color="auto"/>
        <w:left w:val="none" w:sz="0" w:space="0" w:color="auto"/>
        <w:bottom w:val="none" w:sz="0" w:space="0" w:color="auto"/>
        <w:right w:val="none" w:sz="0" w:space="0" w:color="auto"/>
      </w:divBdr>
    </w:div>
    <w:div w:id="1192717805">
      <w:bodyDiv w:val="1"/>
      <w:marLeft w:val="0"/>
      <w:marRight w:val="0"/>
      <w:marTop w:val="0"/>
      <w:marBottom w:val="0"/>
      <w:divBdr>
        <w:top w:val="none" w:sz="0" w:space="0" w:color="auto"/>
        <w:left w:val="none" w:sz="0" w:space="0" w:color="auto"/>
        <w:bottom w:val="none" w:sz="0" w:space="0" w:color="auto"/>
        <w:right w:val="none" w:sz="0" w:space="0" w:color="auto"/>
      </w:divBdr>
    </w:div>
    <w:div w:id="1501968930">
      <w:bodyDiv w:val="1"/>
      <w:marLeft w:val="0"/>
      <w:marRight w:val="0"/>
      <w:marTop w:val="0"/>
      <w:marBottom w:val="0"/>
      <w:divBdr>
        <w:top w:val="none" w:sz="0" w:space="0" w:color="auto"/>
        <w:left w:val="none" w:sz="0" w:space="0" w:color="auto"/>
        <w:bottom w:val="none" w:sz="0" w:space="0" w:color="auto"/>
        <w:right w:val="none" w:sz="0" w:space="0" w:color="auto"/>
      </w:divBdr>
    </w:div>
    <w:div w:id="1683896722">
      <w:bodyDiv w:val="1"/>
      <w:marLeft w:val="0"/>
      <w:marRight w:val="0"/>
      <w:marTop w:val="0"/>
      <w:marBottom w:val="0"/>
      <w:divBdr>
        <w:top w:val="none" w:sz="0" w:space="0" w:color="auto"/>
        <w:left w:val="none" w:sz="0" w:space="0" w:color="auto"/>
        <w:bottom w:val="none" w:sz="0" w:space="0" w:color="auto"/>
        <w:right w:val="none" w:sz="0" w:space="0" w:color="auto"/>
      </w:divBdr>
    </w:div>
    <w:div w:id="1692879734">
      <w:bodyDiv w:val="1"/>
      <w:marLeft w:val="0"/>
      <w:marRight w:val="0"/>
      <w:marTop w:val="0"/>
      <w:marBottom w:val="0"/>
      <w:divBdr>
        <w:top w:val="none" w:sz="0" w:space="0" w:color="auto"/>
        <w:left w:val="none" w:sz="0" w:space="0" w:color="auto"/>
        <w:bottom w:val="none" w:sz="0" w:space="0" w:color="auto"/>
        <w:right w:val="none" w:sz="0" w:space="0" w:color="auto"/>
      </w:divBdr>
      <w:divsChild>
        <w:div w:id="349187094">
          <w:marLeft w:val="0"/>
          <w:marRight w:val="0"/>
          <w:marTop w:val="0"/>
          <w:marBottom w:val="720"/>
          <w:divBdr>
            <w:top w:val="none" w:sz="0" w:space="0" w:color="auto"/>
            <w:left w:val="none" w:sz="0" w:space="0" w:color="auto"/>
            <w:bottom w:val="none" w:sz="0" w:space="0" w:color="auto"/>
            <w:right w:val="none" w:sz="0" w:space="0" w:color="auto"/>
          </w:divBdr>
          <w:divsChild>
            <w:div w:id="2094430971">
              <w:marLeft w:val="0"/>
              <w:marRight w:val="0"/>
              <w:marTop w:val="0"/>
              <w:marBottom w:val="0"/>
              <w:divBdr>
                <w:top w:val="none" w:sz="0" w:space="0" w:color="auto"/>
                <w:left w:val="none" w:sz="0" w:space="0" w:color="auto"/>
                <w:bottom w:val="none" w:sz="0" w:space="0" w:color="auto"/>
                <w:right w:val="none" w:sz="0" w:space="0" w:color="auto"/>
              </w:divBdr>
              <w:divsChild>
                <w:div w:id="1321544747">
                  <w:marLeft w:val="-225"/>
                  <w:marRight w:val="-225"/>
                  <w:marTop w:val="0"/>
                  <w:marBottom w:val="0"/>
                  <w:divBdr>
                    <w:top w:val="none" w:sz="0" w:space="0" w:color="auto"/>
                    <w:left w:val="none" w:sz="0" w:space="0" w:color="auto"/>
                    <w:bottom w:val="none" w:sz="0" w:space="0" w:color="auto"/>
                    <w:right w:val="none" w:sz="0" w:space="0" w:color="auto"/>
                  </w:divBdr>
                  <w:divsChild>
                    <w:div w:id="2074112891">
                      <w:marLeft w:val="0"/>
                      <w:marRight w:val="0"/>
                      <w:marTop w:val="0"/>
                      <w:marBottom w:val="0"/>
                      <w:divBdr>
                        <w:top w:val="none" w:sz="0" w:space="0" w:color="auto"/>
                        <w:left w:val="none" w:sz="0" w:space="0" w:color="auto"/>
                        <w:bottom w:val="none" w:sz="0" w:space="0" w:color="auto"/>
                        <w:right w:val="none" w:sz="0" w:space="0" w:color="auto"/>
                      </w:divBdr>
                      <w:divsChild>
                        <w:div w:id="75202499">
                          <w:marLeft w:val="0"/>
                          <w:marRight w:val="0"/>
                          <w:marTop w:val="0"/>
                          <w:marBottom w:val="60"/>
                          <w:divBdr>
                            <w:top w:val="none" w:sz="0" w:space="0" w:color="auto"/>
                            <w:left w:val="none" w:sz="0" w:space="0" w:color="auto"/>
                            <w:bottom w:val="none" w:sz="0" w:space="0" w:color="auto"/>
                            <w:right w:val="none" w:sz="0" w:space="0" w:color="auto"/>
                          </w:divBdr>
                        </w:div>
                      </w:divsChild>
                    </w:div>
                    <w:div w:id="48725293">
                      <w:marLeft w:val="0"/>
                      <w:marRight w:val="0"/>
                      <w:marTop w:val="0"/>
                      <w:marBottom w:val="0"/>
                      <w:divBdr>
                        <w:top w:val="none" w:sz="0" w:space="0" w:color="auto"/>
                        <w:left w:val="none" w:sz="0" w:space="0" w:color="auto"/>
                        <w:bottom w:val="none" w:sz="0" w:space="0" w:color="auto"/>
                        <w:right w:val="none" w:sz="0" w:space="0" w:color="auto"/>
                      </w:divBdr>
                      <w:divsChild>
                        <w:div w:id="1565874739">
                          <w:marLeft w:val="0"/>
                          <w:marRight w:val="0"/>
                          <w:marTop w:val="0"/>
                          <w:marBottom w:val="60"/>
                          <w:divBdr>
                            <w:top w:val="none" w:sz="0" w:space="0" w:color="auto"/>
                            <w:left w:val="none" w:sz="0" w:space="0" w:color="auto"/>
                            <w:bottom w:val="none" w:sz="0" w:space="0" w:color="auto"/>
                            <w:right w:val="none" w:sz="0" w:space="0" w:color="auto"/>
                          </w:divBdr>
                        </w:div>
                      </w:divsChild>
                    </w:div>
                    <w:div w:id="845747253">
                      <w:marLeft w:val="0"/>
                      <w:marRight w:val="0"/>
                      <w:marTop w:val="0"/>
                      <w:marBottom w:val="0"/>
                      <w:divBdr>
                        <w:top w:val="none" w:sz="0" w:space="0" w:color="auto"/>
                        <w:left w:val="none" w:sz="0" w:space="0" w:color="auto"/>
                        <w:bottom w:val="none" w:sz="0" w:space="0" w:color="auto"/>
                        <w:right w:val="none" w:sz="0" w:space="0" w:color="auto"/>
                      </w:divBdr>
                      <w:divsChild>
                        <w:div w:id="1268004058">
                          <w:marLeft w:val="0"/>
                          <w:marRight w:val="0"/>
                          <w:marTop w:val="0"/>
                          <w:marBottom w:val="60"/>
                          <w:divBdr>
                            <w:top w:val="none" w:sz="0" w:space="0" w:color="auto"/>
                            <w:left w:val="none" w:sz="0" w:space="0" w:color="auto"/>
                            <w:bottom w:val="none" w:sz="0" w:space="0" w:color="auto"/>
                            <w:right w:val="none" w:sz="0" w:space="0" w:color="auto"/>
                          </w:divBdr>
                        </w:div>
                      </w:divsChild>
                    </w:div>
                    <w:div w:id="1137064689">
                      <w:marLeft w:val="0"/>
                      <w:marRight w:val="0"/>
                      <w:marTop w:val="0"/>
                      <w:marBottom w:val="0"/>
                      <w:divBdr>
                        <w:top w:val="none" w:sz="0" w:space="0" w:color="auto"/>
                        <w:left w:val="none" w:sz="0" w:space="0" w:color="auto"/>
                        <w:bottom w:val="none" w:sz="0" w:space="0" w:color="auto"/>
                        <w:right w:val="none" w:sz="0" w:space="0" w:color="auto"/>
                      </w:divBdr>
                      <w:divsChild>
                        <w:div w:id="898252749">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 w:id="596522330">
          <w:marLeft w:val="0"/>
          <w:marRight w:val="0"/>
          <w:marTop w:val="0"/>
          <w:marBottom w:val="720"/>
          <w:divBdr>
            <w:top w:val="none" w:sz="0" w:space="0" w:color="auto"/>
            <w:left w:val="none" w:sz="0" w:space="0" w:color="auto"/>
            <w:bottom w:val="none" w:sz="0" w:space="0" w:color="auto"/>
            <w:right w:val="none" w:sz="0" w:space="0" w:color="auto"/>
          </w:divBdr>
          <w:divsChild>
            <w:div w:id="141185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02268936ED5B47B6AC29D93F366472" ma:contentTypeVersion="13" ma:contentTypeDescription="Create a new document." ma:contentTypeScope="" ma:versionID="13409a6b1dd7ce8f992aeca666017acc">
  <xsd:schema xmlns:xsd="http://www.w3.org/2001/XMLSchema" xmlns:xs="http://www.w3.org/2001/XMLSchema" xmlns:p="http://schemas.microsoft.com/office/2006/metadata/properties" xmlns:ns1="http://schemas.microsoft.com/sharepoint/v3" xmlns:ns3="1d959f35-1807-4e4b-ac2c-216709ca14ef" xmlns:ns4="4a7b7a4b-9503-4487-8fa4-4b6427ef9c68" targetNamespace="http://schemas.microsoft.com/office/2006/metadata/properties" ma:root="true" ma:fieldsID="caa6e6734404feb28c087c662e95162b" ns1:_="" ns3:_="" ns4:_="">
    <xsd:import namespace="http://schemas.microsoft.com/sharepoint/v3"/>
    <xsd:import namespace="1d959f35-1807-4e4b-ac2c-216709ca14ef"/>
    <xsd:import namespace="4a7b7a4b-9503-4487-8fa4-4b6427ef9c6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d959f35-1807-4e4b-ac2c-216709ca14e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7b7a4b-9503-4487-8fa4-4b6427ef9c68"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E4E68-C076-4CF9-B259-55F0CF157EE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d959f35-1807-4e4b-ac2c-216709ca14ef"/>
    <ds:schemaRef ds:uri="4a7b7a4b-9503-4487-8fa4-4b6427ef9c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9FA3372-567C-4FFA-BF24-7871203318CC}">
  <ds:schemaRefs>
    <ds:schemaRef ds:uri="http://schemas.microsoft.com/sharepoint/v3/contenttype/forms"/>
  </ds:schemaRefs>
</ds:datastoreItem>
</file>

<file path=customXml/itemProps3.xml><?xml version="1.0" encoding="utf-8"?>
<ds:datastoreItem xmlns:ds="http://schemas.openxmlformats.org/officeDocument/2006/customXml" ds:itemID="{9A451B26-E190-4AF3-8F83-66ED8409F232}">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374F7E25-D3E0-4544-A838-C5A2E5008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7074</Words>
  <Characters>97323</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Jahrman</dc:creator>
  <cp:keywords/>
  <dc:description/>
  <cp:lastModifiedBy>Jahrman, Evan P. (Fed)</cp:lastModifiedBy>
  <cp:revision>2</cp:revision>
  <dcterms:created xsi:type="dcterms:W3CDTF">2023-01-26T19:58:00Z</dcterms:created>
  <dcterms:modified xsi:type="dcterms:W3CDTF">2023-01-26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02268936ED5B47B6AC29D93F366472</vt:lpwstr>
  </property>
</Properties>
</file>